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EB4C4" w14:textId="5801CF6E" w:rsidR="002014EA" w:rsidRDefault="002014EA">
      <w:r>
        <w:t>The Data warehouse Toolkit – Guide to Dimensional modelling</w:t>
      </w:r>
    </w:p>
    <w:p w14:paraId="6C856200" w14:textId="07A0594E" w:rsidR="007B05BD" w:rsidRDefault="009E6D9F">
      <w:r>
        <w:t>Data Capture and Data Analysis</w:t>
      </w:r>
    </w:p>
    <w:p w14:paraId="68429C5C" w14:textId="538FE480" w:rsidR="009E6D9F" w:rsidRDefault="009E6D9F">
      <w:r>
        <w:t xml:space="preserve">Information is a very important asset and can be used either for operation record keeping or for analytical decision making. Some common attributes of an operational system are they are optimized to process transactional data very efficiently and that they usually don’t keep historical information. </w:t>
      </w:r>
      <w:r w:rsidR="008938BC">
        <w:t xml:space="preserve">On the other hand, the Business intelligence systems are used to measure and evaluate performance. History is normally preserved. </w:t>
      </w:r>
    </w:p>
    <w:p w14:paraId="523DD944" w14:textId="40E83AA9" w:rsidR="008938BC" w:rsidRDefault="008938BC">
      <w:r>
        <w:t xml:space="preserve">What is </w:t>
      </w:r>
      <w:r w:rsidR="00AD2517">
        <w:t>the</w:t>
      </w:r>
      <w:r>
        <w:t xml:space="preserve"> goal of a data warehouse?</w:t>
      </w:r>
    </w:p>
    <w:p w14:paraId="2F91025F" w14:textId="55C9899D" w:rsidR="008938BC" w:rsidRDefault="008938BC">
      <w:r>
        <w:t xml:space="preserve">To provide a scalable, efficient and easy way to access information </w:t>
      </w:r>
    </w:p>
    <w:p w14:paraId="2FB11DA2" w14:textId="3999E566" w:rsidR="008938BC" w:rsidRDefault="008938BC">
      <w:r>
        <w:t xml:space="preserve">The way the data are structured should be understandable and </w:t>
      </w:r>
      <w:r w:rsidR="00AD2517">
        <w:t>intuitive to</w:t>
      </w:r>
      <w:r>
        <w:t xml:space="preserve"> business users and not only to developers</w:t>
      </w:r>
      <w:r w:rsidR="00C012C5">
        <w:t xml:space="preserve">. In </w:t>
      </w:r>
      <w:r w:rsidR="00AD2517">
        <w:t>addition,</w:t>
      </w:r>
      <w:r w:rsidR="00C012C5">
        <w:t xml:space="preserve"> the users should be able to use tools to access the data without large wait times – querying of the database should be fast</w:t>
      </w:r>
    </w:p>
    <w:p w14:paraId="6002443B" w14:textId="70F48D79" w:rsidR="00534942" w:rsidRDefault="00534942" w:rsidP="00534942">
      <w:pPr>
        <w:spacing w:after="0"/>
      </w:pPr>
      <w:r>
        <w:t>In addition, they data should be clean, consistent and credible – data quality is a very important aspect</w:t>
      </w:r>
    </w:p>
    <w:p w14:paraId="74A9DC7E" w14:textId="6E12FF60" w:rsidR="00534942" w:rsidRDefault="00534942">
      <w:r>
        <w:t>There should be a single version of truth of the data</w:t>
      </w:r>
    </w:p>
    <w:p w14:paraId="69DC04A7" w14:textId="1D0121CD" w:rsidR="00CC0C7D" w:rsidRDefault="00CC0C7D">
      <w:r>
        <w:t>A data warehouse can help decision making – it’s a decision support system</w:t>
      </w:r>
    </w:p>
    <w:p w14:paraId="4F7A6DD1" w14:textId="24A05116" w:rsidR="00CC0C7D" w:rsidRDefault="00CC0C7D">
      <w:r>
        <w:t xml:space="preserve">But </w:t>
      </w:r>
      <w:r w:rsidR="003C4391">
        <w:t>to</w:t>
      </w:r>
      <w:r>
        <w:t xml:space="preserve"> be successful – the business users should actively use it and the management of a business or organization should perceive it as strategic. </w:t>
      </w:r>
    </w:p>
    <w:p w14:paraId="35538AF7" w14:textId="0463603C" w:rsidR="00CA4018" w:rsidRDefault="0063516E">
      <w:r>
        <w:t>Dimension modelling can provide data that are easy to understand and can improve query efficiency</w:t>
      </w:r>
    </w:p>
    <w:p w14:paraId="736FA1C1" w14:textId="0CB348DA" w:rsidR="0063516E" w:rsidRDefault="0063516E">
      <w:r>
        <w:t xml:space="preserve">ETL </w:t>
      </w:r>
      <w:r w:rsidR="00300B1F">
        <w:t>-The extract transform and Load system</w:t>
      </w:r>
    </w:p>
    <w:p w14:paraId="54FE8EFD" w14:textId="374F7A73" w:rsidR="00F660E9" w:rsidRDefault="00232B74">
      <w:r>
        <w:t>Database systems, a practical approach</w:t>
      </w:r>
    </w:p>
    <w:p w14:paraId="7F194F09" w14:textId="73ED55CD" w:rsidR="00232B74" w:rsidRDefault="00232B74" w:rsidP="00232B74">
      <w:pPr>
        <w:rPr>
          <w:i/>
        </w:rPr>
      </w:pPr>
      <w:r w:rsidRPr="00232B74">
        <w:rPr>
          <w:i/>
        </w:rPr>
        <w:t>Business intelligence (BI) is an umbrella term that refers to the processes for collecting and analyzing data, the technologies used in these processes, and the information obtained from these processes with the purpose of facilitating corporate decision making</w:t>
      </w:r>
    </w:p>
    <w:p w14:paraId="73019B8C" w14:textId="4AA6B031" w:rsidR="00232B74" w:rsidRDefault="00232B74" w:rsidP="00232B74">
      <w:r>
        <w:t>A single integrated view of the data is presented to the user</w:t>
      </w:r>
    </w:p>
    <w:p w14:paraId="204A8D17" w14:textId="727E777E" w:rsidR="00DA037B" w:rsidRDefault="00DA037B" w:rsidP="00232B74">
      <w:pPr>
        <w:rPr>
          <w:b/>
        </w:rPr>
      </w:pPr>
      <w:r w:rsidRPr="00DA037B">
        <w:rPr>
          <w:b/>
        </w:rPr>
        <w:t>Data Integration</w:t>
      </w:r>
      <w:r w:rsidR="0055238F">
        <w:rPr>
          <w:b/>
        </w:rPr>
        <w:t xml:space="preserve"> </w:t>
      </w:r>
      <w:r w:rsidR="0040152C">
        <w:rPr>
          <w:b/>
        </w:rPr>
        <w:t xml:space="preserve">(the data warehouse </w:t>
      </w:r>
      <w:proofErr w:type="spellStart"/>
      <w:r w:rsidR="0040152C">
        <w:rPr>
          <w:b/>
        </w:rPr>
        <w:t>etl</w:t>
      </w:r>
      <w:proofErr w:type="spellEnd"/>
      <w:r w:rsidR="0040152C">
        <w:rPr>
          <w:b/>
        </w:rPr>
        <w:t xml:space="preserve"> </w:t>
      </w:r>
      <w:proofErr w:type="spellStart"/>
      <w:r w:rsidR="0040152C">
        <w:rPr>
          <w:b/>
        </w:rPr>
        <w:t>tooklit</w:t>
      </w:r>
      <w:proofErr w:type="spellEnd"/>
      <w:r w:rsidR="0040152C">
        <w:rPr>
          <w:b/>
        </w:rPr>
        <w:t>)</w:t>
      </w:r>
    </w:p>
    <w:p w14:paraId="6F367B72" w14:textId="5ED485FE" w:rsidR="00DA037B" w:rsidRDefault="00DA037B" w:rsidP="00DA037B">
      <w:pPr>
        <w:jc w:val="both"/>
      </w:pPr>
      <w:r>
        <w:t xml:space="preserve">Significant Data Integration sometimes can happen before the data are imported in a data warehouse, for example when a business has an ERP. But even in those cases, it is likely that other </w:t>
      </w:r>
      <w:r w:rsidR="004D3A6A">
        <w:t>systems and data sources exist outside of the ERP system</w:t>
      </w:r>
    </w:p>
    <w:p w14:paraId="668B7D6E" w14:textId="23ED407F" w:rsidR="005D2844" w:rsidRPr="00DA037B" w:rsidRDefault="005D2844" w:rsidP="00DA037B">
      <w:pPr>
        <w:jc w:val="both"/>
      </w:pPr>
      <w:r>
        <w:t xml:space="preserve">A data warehouse is not a project, it consists of many projects. Each data mart is a separate project with its own timeline - each data mart contains conformed dimensions so that each integrates into a single cohesive unit, the enterprise data warehouse. A better term is that a data warehouse is a process. </w:t>
      </w:r>
    </w:p>
    <w:p w14:paraId="77C216D9" w14:textId="6B57E542" w:rsidR="00232B74" w:rsidRDefault="0044301D" w:rsidP="00232B74">
      <w:r>
        <w:t>ETL</w:t>
      </w:r>
    </w:p>
    <w:p w14:paraId="092A7481" w14:textId="269005E9" w:rsidR="00C611FB" w:rsidRDefault="0044301D" w:rsidP="00970879">
      <w:pPr>
        <w:jc w:val="both"/>
      </w:pPr>
      <w:r>
        <w:t xml:space="preserve">ETL stands for Extract, Transform and Load and it’s a term widely used in data warehousing. </w:t>
      </w:r>
      <w:r w:rsidR="002C622B">
        <w:t xml:space="preserve">The ETL system is the backbone of a data warehouse as it is responsible for the extraction of the data from external </w:t>
      </w:r>
      <w:r w:rsidR="002C622B">
        <w:lastRenderedPageBreak/>
        <w:t xml:space="preserve">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w:t>
      </w:r>
      <w:r w:rsidR="00961CF9">
        <w:t xml:space="preserve">design </w:t>
      </w:r>
      <w:r w:rsidR="002C622B">
        <w:t xml:space="preserve">is a </w:t>
      </w:r>
      <w:r w:rsidR="00961CF9">
        <w:t xml:space="preserve">significant </w:t>
      </w:r>
      <w:r w:rsidR="002C622B">
        <w:t xml:space="preserve">part of the Business Intelligence lifecycle </w:t>
      </w:r>
      <w:r w:rsidR="00961CF9">
        <w:fldChar w:fldCharType="begin"/>
      </w:r>
      <w:r w:rsidR="00961CF9">
        <w:instrText>ADDIN RW.CITE{{doc:5bd84560e4b0954dddb1d470 Moss,LarissaT. 2003}}</w:instrText>
      </w:r>
      <w:r w:rsidR="00961CF9">
        <w:fldChar w:fldCharType="separate"/>
      </w:r>
      <w:r w:rsidR="00961CF9" w:rsidRPr="00961CF9">
        <w:rPr>
          <w:rFonts w:ascii="Calibri" w:hAnsi="Calibri" w:cs="Calibri"/>
          <w:bCs/>
        </w:rPr>
        <w:t>(Moss and Atre Shaku, 2003)</w:t>
      </w:r>
      <w:r w:rsidR="00961CF9">
        <w:fldChar w:fldCharType="end"/>
      </w:r>
      <w:r w:rsidR="00961CF9">
        <w:t xml:space="preserve">.  Before implementing any data flows, The ETL Team should take into consideration </w:t>
      </w:r>
      <w:r w:rsidR="00C03C64">
        <w:t xml:space="preserve">the business requirements and plan the ETL solution accordingly. </w:t>
      </w:r>
    </w:p>
    <w:p w14:paraId="4A7EB2F4" w14:textId="3134DE97" w:rsidR="00C611FB" w:rsidRDefault="00C611FB" w:rsidP="00970879">
      <w:pPr>
        <w:jc w:val="both"/>
      </w:pPr>
      <w:r>
        <w:t xml:space="preserve">The Extract Step: The Extract Step of the ETL process should be planned based on the business needs. </w:t>
      </w:r>
      <w:r w:rsidRPr="00C611FB">
        <w:t>The business requirements set by end users define the data sources or specific entities and attributes of an operational system that need to be considered for integration into the data warehouse</w:t>
      </w:r>
      <w:r w:rsidR="006A4D37">
        <w:t>. Data Sources or other database objects that are not useful for analysis should not be considered.</w:t>
      </w:r>
    </w:p>
    <w:p w14:paraId="17EE7525" w14:textId="24B592AE" w:rsidR="007D736E" w:rsidRDefault="007D736E" w:rsidP="00970879">
      <w:pPr>
        <w:jc w:val="both"/>
      </w:pPr>
      <w:r>
        <w:t>The Transform Step: Part of the Transform step is also driven by</w:t>
      </w:r>
      <w:r w:rsidR="00325F51">
        <w:t xml:space="preserve"> the business needs. Specific Business rules are applied at this step. The data are cleaned, conformed and ready to be imported in the data warehouse. </w:t>
      </w:r>
    </w:p>
    <w:p w14:paraId="3E2E16B8" w14:textId="1FF04F96" w:rsidR="00C611FB" w:rsidRDefault="00325F51" w:rsidP="00970879">
      <w:pPr>
        <w:jc w:val="both"/>
      </w:pPr>
      <w:r>
        <w:t>The Load Step: The end users want to have easy access to information and they should be abl</w:t>
      </w:r>
      <w:r w:rsidR="00593780">
        <w:t>e to understand the underlying data model. The Business Intelligence Team should chose a data model that is</w:t>
      </w:r>
      <w:r w:rsidR="0007609C">
        <w:t xml:space="preserve"> simple, scalable and efficient and the ETL Team needs then to design the ETL processes to load the data efficiently in the data structure that has been implemented based on the chosen data model. </w:t>
      </w:r>
    </w:p>
    <w:p w14:paraId="5AD3758B" w14:textId="000F1C85" w:rsidR="003A2BA4" w:rsidRDefault="003A2BA4" w:rsidP="00970879">
      <w:pPr>
        <w:jc w:val="both"/>
      </w:pPr>
      <w:r>
        <w:t>An additional business requirement that affects all of the steps above i</w:t>
      </w:r>
      <w:r w:rsidR="00A32BFA">
        <w:t xml:space="preserve">s the data latency requirement </w:t>
      </w:r>
      <w:r w:rsidR="00A32BFA">
        <w:fldChar w:fldCharType="begin"/>
      </w:r>
      <w:r w:rsidR="00A32BFA">
        <w:instrText>ADDIN RW.CITE{{doc:5be6d88fe4b04998503d90ec KimballRalph,CasertaJoe 2004}}</w:instrText>
      </w:r>
      <w:r w:rsidR="00A32BFA">
        <w:fldChar w:fldCharType="separate"/>
      </w:r>
      <w:r w:rsidR="00A32BFA" w:rsidRPr="00A32BFA">
        <w:rPr>
          <w:rFonts w:ascii="Calibri" w:hAnsi="Calibri" w:cs="Calibri"/>
          <w:bCs/>
        </w:rPr>
        <w:t>(Kimball Ralph, 2004)</w:t>
      </w:r>
      <w:r w:rsidR="00A32BFA">
        <w:fldChar w:fldCharType="end"/>
      </w:r>
      <w:r w:rsidR="00A32BFA">
        <w:t xml:space="preserve">. The </w:t>
      </w:r>
      <w:r w:rsidR="002555E6">
        <w:t>frequency the</w:t>
      </w:r>
      <w:r w:rsidR="00A32BFA">
        <w:t xml:space="preserve"> data warehouse needs to be updated with fresh data is one of the most important aspects to consider by the design of an ETL solution.  </w:t>
      </w:r>
    </w:p>
    <w:p w14:paraId="6129E610" w14:textId="5D7BB728" w:rsidR="0007609C" w:rsidRDefault="00224E51" w:rsidP="00970879">
      <w:pPr>
        <w:jc w:val="both"/>
      </w:pPr>
      <w:r>
        <w:t>To conclude, it is obvious that the ETL design and implementation is driven by the business requirements</w:t>
      </w:r>
    </w:p>
    <w:p w14:paraId="202EBE1A" w14:textId="77777777" w:rsidR="00F51617" w:rsidRDefault="00F51617" w:rsidP="00970879">
      <w:pPr>
        <w:jc w:val="both"/>
      </w:pPr>
    </w:p>
    <w:p w14:paraId="04632A3C" w14:textId="3C706060" w:rsidR="0044301D" w:rsidRDefault="0024012E" w:rsidP="00970879">
      <w:pPr>
        <w:jc w:val="both"/>
      </w:pPr>
      <w:r>
        <w:t>The business requirements set by end users define the</w:t>
      </w:r>
      <w:r w:rsidR="00C03C64">
        <w:t xml:space="preserve"> data sources</w:t>
      </w:r>
      <w:r>
        <w:t xml:space="preserve"> or specific entities and attributes of an operational system</w:t>
      </w:r>
      <w:r w:rsidR="00C03C64">
        <w:t xml:space="preserve"> that need to be consider</w:t>
      </w:r>
      <w:r>
        <w:t>ed</w:t>
      </w:r>
      <w:r w:rsidR="00C03C64">
        <w:t xml:space="preserve"> for integration into the data wa</w:t>
      </w:r>
      <w:r>
        <w:t>rehouse. The end users also define the business rules that should be appli</w:t>
      </w:r>
      <w:r w:rsidR="00C611FB">
        <w:t xml:space="preserve">ed in the transformation stage. </w:t>
      </w:r>
    </w:p>
    <w:p w14:paraId="551FD9C9" w14:textId="77777777" w:rsidR="001B0813" w:rsidRDefault="001B0813" w:rsidP="00970879">
      <w:pPr>
        <w:jc w:val="both"/>
      </w:pPr>
    </w:p>
    <w:p w14:paraId="06652E28" w14:textId="1A29EAC2" w:rsidR="001B0813" w:rsidRDefault="001B0813" w:rsidP="00970879">
      <w:pPr>
        <w:jc w:val="both"/>
      </w:pPr>
      <w:r>
        <w:fldChar w:fldCharType="begin"/>
      </w:r>
      <w:r>
        <w:instrText>ADDIN RW.CITE{{doc:5be6d88fe4b04998503d90ec KimballRalph,CasertaJoe 2004}}</w:instrText>
      </w:r>
      <w:r>
        <w:fldChar w:fldCharType="separate"/>
      </w:r>
      <w:r w:rsidRPr="001B0813">
        <w:rPr>
          <w:rFonts w:ascii="Calibri" w:hAnsi="Calibri" w:cs="Calibri"/>
          <w:bCs/>
        </w:rPr>
        <w:t>(Kimball Ralph, 2004)</w:t>
      </w:r>
      <w:r>
        <w:fldChar w:fldCharType="end"/>
      </w:r>
    </w:p>
    <w:p w14:paraId="7519E662" w14:textId="37022011" w:rsidR="007918E1" w:rsidRDefault="007918E1" w:rsidP="00970879">
      <w:pPr>
        <w:jc w:val="both"/>
      </w:pPr>
      <w:r>
        <w:t>Capture changed data</w:t>
      </w:r>
    </w:p>
    <w:p w14:paraId="1C91D396" w14:textId="73216A40" w:rsidR="007918E1" w:rsidRDefault="007918E1" w:rsidP="00970879">
      <w:pPr>
        <w:jc w:val="both"/>
      </w:pPr>
      <w:r>
        <w:t>Use audit fields / ensure that these fields are dependable and don’t have null values</w:t>
      </w:r>
    </w:p>
    <w:p w14:paraId="246CA302" w14:textId="10CA54C7" w:rsidR="007918E1" w:rsidRDefault="007918E1" w:rsidP="001B0813">
      <w:pPr>
        <w:spacing w:after="0"/>
        <w:jc w:val="both"/>
      </w:pPr>
      <w:r>
        <w:t xml:space="preserve">The logic is to </w:t>
      </w:r>
      <w:proofErr w:type="spellStart"/>
      <w:r>
        <w:t>to</w:t>
      </w:r>
      <w:proofErr w:type="spellEnd"/>
      <w:r>
        <w:t xml:space="preserve"> compare the last modified date and</w:t>
      </w:r>
      <w:r w:rsidR="001B0813">
        <w:t xml:space="preserve"> </w:t>
      </w:r>
    </w:p>
    <w:p w14:paraId="76B6546C" w14:textId="6050FE18" w:rsidR="007918E1" w:rsidRDefault="00EE562F" w:rsidP="001B0813">
      <w:pPr>
        <w:spacing w:after="0"/>
        <w:jc w:val="both"/>
      </w:pPr>
      <w:r>
        <w:t>Time</w:t>
      </w:r>
      <w:r w:rsidR="007918E1">
        <w:t xml:space="preserve"> of each record to the maximum date and time that existed during the</w:t>
      </w:r>
    </w:p>
    <w:p w14:paraId="63F61362" w14:textId="520A8ABF" w:rsidR="007918E1" w:rsidRDefault="00EE562F" w:rsidP="001B0813">
      <w:pPr>
        <w:spacing w:after="0"/>
        <w:jc w:val="both"/>
      </w:pPr>
      <w:r>
        <w:t>Previous</w:t>
      </w:r>
      <w:r w:rsidR="007918E1">
        <w:t xml:space="preserve"> load and take all those that are greater.</w:t>
      </w:r>
    </w:p>
    <w:p w14:paraId="32B1FF04" w14:textId="77777777" w:rsidR="001B0813" w:rsidRDefault="001B0813" w:rsidP="001B0813">
      <w:pPr>
        <w:spacing w:after="0"/>
        <w:jc w:val="both"/>
      </w:pPr>
    </w:p>
    <w:p w14:paraId="62B59396" w14:textId="08188953" w:rsidR="001B0813" w:rsidRPr="001B0813" w:rsidRDefault="001B0813" w:rsidP="001B0813">
      <w:pPr>
        <w:spacing w:after="0"/>
        <w:jc w:val="both"/>
      </w:pPr>
      <w:r w:rsidRPr="001B0813">
        <w:t>Database Log Scraping or Sniffing</w:t>
      </w:r>
      <w:r>
        <w:t xml:space="preserve"> /need to check this, it is used for real-time ETL. Drawback: The Log can be truncated and all transactions will be lost</w:t>
      </w:r>
      <w:r w:rsidR="00EE562F">
        <w:t xml:space="preserve"> (p.107)</w:t>
      </w:r>
    </w:p>
    <w:p w14:paraId="7190FFE3" w14:textId="77777777" w:rsidR="001B0813" w:rsidRDefault="001B0813" w:rsidP="001B0813">
      <w:pPr>
        <w:spacing w:after="0"/>
        <w:jc w:val="both"/>
      </w:pPr>
    </w:p>
    <w:p w14:paraId="6CB16FFA" w14:textId="7BB3CF69" w:rsidR="00AD5B7C" w:rsidRDefault="00AD5B7C" w:rsidP="001B0813">
      <w:pPr>
        <w:spacing w:after="0"/>
        <w:jc w:val="both"/>
      </w:pPr>
      <w:r>
        <w:t xml:space="preserve">Avoid Time Extracts (take all rows that we inserted or modified </w:t>
      </w:r>
      <w:proofErr w:type="spellStart"/>
      <w:proofErr w:type="gramStart"/>
      <w:r>
        <w:t>getdate</w:t>
      </w:r>
      <w:proofErr w:type="spellEnd"/>
      <w:r>
        <w:t>(</w:t>
      </w:r>
      <w:proofErr w:type="gramEnd"/>
      <w:r>
        <w:t>)-1) because if the ETL fails overnight then we may lose records</w:t>
      </w:r>
    </w:p>
    <w:p w14:paraId="0E04ACB0" w14:textId="379F9D8D" w:rsidR="0008121D" w:rsidRDefault="0008121D" w:rsidP="001B0813">
      <w:pPr>
        <w:spacing w:after="0"/>
        <w:jc w:val="both"/>
      </w:pPr>
      <w:r>
        <w:lastRenderedPageBreak/>
        <w:t>Process of Elimination (compare source tables and target table row by row to identify changes –not efficient)</w:t>
      </w:r>
    </w:p>
    <w:p w14:paraId="6E21AA67" w14:textId="77777777" w:rsidR="00AD5B7C" w:rsidRDefault="00AD5B7C" w:rsidP="001B0813">
      <w:pPr>
        <w:spacing w:after="0"/>
        <w:jc w:val="both"/>
      </w:pPr>
    </w:p>
    <w:p w14:paraId="7DA8278C" w14:textId="67950FE7" w:rsidR="007918E1" w:rsidRPr="007918E1" w:rsidRDefault="007918E1" w:rsidP="00970879">
      <w:pPr>
        <w:jc w:val="both"/>
      </w:pPr>
      <w:r>
        <w:t>Incremental load</w:t>
      </w:r>
    </w:p>
    <w:p w14:paraId="7CF0E1F0" w14:textId="502DC112" w:rsidR="00232B74" w:rsidRDefault="00FD1F13">
      <w:r>
        <w:t>Real Time Streaming ETL systems</w:t>
      </w:r>
    </w:p>
    <w:p w14:paraId="0654BF39" w14:textId="6C3A8644" w:rsidR="00FD1F13" w:rsidRDefault="00FD1F13">
      <w:pPr>
        <w:rPr>
          <w:rStyle w:val="fontstyle01"/>
        </w:rPr>
      </w:pPr>
      <w:r>
        <w:rPr>
          <w:rStyle w:val="fontstyle01"/>
        </w:rPr>
        <w:t>From a technical architecture perspective, it has the potential to change the big-bang approach needed during the</w:t>
      </w:r>
      <w:r>
        <w:rPr>
          <w:rFonts w:ascii="Palatino-Roman" w:hAnsi="Palatino-Roman"/>
          <w:color w:val="000000"/>
        </w:rPr>
        <w:br/>
      </w:r>
      <w:r>
        <w:rPr>
          <w:rStyle w:val="fontstyle01"/>
        </w:rPr>
        <w:t>nightly batch ETL load windows to a continuous ETL-like flow throughout the day.</w:t>
      </w:r>
    </w:p>
    <w:p w14:paraId="10FED17C" w14:textId="6FBA7A40" w:rsidR="00927735" w:rsidRDefault="00927735">
      <w:pPr>
        <w:rPr>
          <w:rStyle w:val="fontstyle01"/>
        </w:rPr>
      </w:pPr>
      <w:r>
        <w:rPr>
          <w:rStyle w:val="fontstyle01"/>
        </w:rPr>
        <w:t>First generation of real/time ETL / the ODS, operational data store</w:t>
      </w:r>
    </w:p>
    <w:p w14:paraId="351C9CC9" w14:textId="54E9DA76" w:rsidR="00927735" w:rsidRDefault="00007247">
      <w:r>
        <w:t>Second generation: 2 fact tables, one real-time and one static p.427 – not su</w:t>
      </w:r>
      <w:r w:rsidR="009E60C4">
        <w:t>re what is the benefit of this</w:t>
      </w:r>
    </w:p>
    <w:p w14:paraId="2A6EB0D1" w14:textId="78F0B420" w:rsidR="009E60C4" w:rsidRDefault="0009100D">
      <w:r>
        <w:t>Point to Point vs Hub and Spoke solutions /Important! (Application integration)</w:t>
      </w:r>
    </w:p>
    <w:p w14:paraId="453B263D" w14:textId="118D1AAE" w:rsidR="0009100D" w:rsidRDefault="0009100D">
      <w:r w:rsidRPr="00232C8F">
        <w:rPr>
          <w:b/>
        </w:rPr>
        <w:t>Micro batch ETL</w:t>
      </w:r>
      <w:r>
        <w:t xml:space="preserve"> / like conventional ETL but higher frequency</w:t>
      </w:r>
    </w:p>
    <w:p w14:paraId="13968C32" w14:textId="6F498856" w:rsidR="0009100D" w:rsidRDefault="0009100D">
      <w:r>
        <w:t>For micro batch, we have the following methods for identifying changed records:</w:t>
      </w:r>
    </w:p>
    <w:p w14:paraId="20E5952B" w14:textId="7CFB3182" w:rsidR="0009100D" w:rsidRDefault="009F270F" w:rsidP="009F270F">
      <w:pPr>
        <w:pStyle w:val="ListParagraph"/>
        <w:numPr>
          <w:ilvl w:val="0"/>
          <w:numId w:val="1"/>
        </w:numPr>
      </w:pPr>
      <w:r>
        <w:t>Timestamps/audit fields. These fields should have index to improve performance but the index increases operational overhead on inserts and updates</w:t>
      </w:r>
    </w:p>
    <w:p w14:paraId="4BA7413C" w14:textId="5A1E98DF" w:rsidR="009F270F" w:rsidRDefault="009F270F" w:rsidP="009F270F">
      <w:pPr>
        <w:pStyle w:val="ListParagraph"/>
        <w:numPr>
          <w:ilvl w:val="0"/>
          <w:numId w:val="1"/>
        </w:numPr>
      </w:pPr>
      <w:r>
        <w:t xml:space="preserve">ETL Log tables. A trigger is created in the OLTP database and populates </w:t>
      </w:r>
      <w:proofErr w:type="gramStart"/>
      <w:r>
        <w:t>a</w:t>
      </w:r>
      <w:proofErr w:type="gramEnd"/>
      <w:r>
        <w:t xml:space="preserve"> </w:t>
      </w:r>
      <w:proofErr w:type="spellStart"/>
      <w:r>
        <w:t>etl</w:t>
      </w:r>
      <w:proofErr w:type="spellEnd"/>
      <w:r>
        <w:t xml:space="preserve"> log table with the unique identifier of the rows that have changed or have updated. The </w:t>
      </w:r>
      <w:proofErr w:type="spellStart"/>
      <w:r>
        <w:t>etl</w:t>
      </w:r>
      <w:proofErr w:type="spellEnd"/>
      <w:r>
        <w:t xml:space="preserve"> process is joining then the </w:t>
      </w:r>
      <w:proofErr w:type="spellStart"/>
      <w:r>
        <w:t>etl</w:t>
      </w:r>
      <w:proofErr w:type="spellEnd"/>
      <w:r>
        <w:t xml:space="preserve"> log table with the source table and extracts the rows.</w:t>
      </w:r>
      <w:r w:rsidR="003F4775">
        <w:t xml:space="preserve"> The overhead on the OLTP system is reduced as the trigger driven Inserts are not heavy.</w:t>
      </w:r>
    </w:p>
    <w:p w14:paraId="4AA93479" w14:textId="5B4EC5C8" w:rsidR="00FF714C" w:rsidRDefault="00FF714C" w:rsidP="00FF714C">
      <w:pPr>
        <w:pStyle w:val="ListParagraph"/>
        <w:numPr>
          <w:ilvl w:val="0"/>
          <w:numId w:val="1"/>
        </w:numPr>
      </w:pPr>
      <w:r w:rsidRPr="00FF714C">
        <w:t>(DBMS) log scrapers</w:t>
      </w:r>
      <w:r>
        <w:t>.  Log scrappers can find the SQL statements of Inserts and Updates in the log files of the database and apply directly the changes to the target tables</w:t>
      </w:r>
    </w:p>
    <w:p w14:paraId="52AF048B" w14:textId="24AEF0E9" w:rsidR="00D66ED3" w:rsidRDefault="00B05268" w:rsidP="00FF714C">
      <w:pPr>
        <w:pStyle w:val="ListParagraph"/>
        <w:numPr>
          <w:ilvl w:val="0"/>
          <w:numId w:val="1"/>
        </w:numPr>
      </w:pPr>
      <w:r>
        <w:t>Network Sniffers</w:t>
      </w:r>
    </w:p>
    <w:p w14:paraId="3BDA28BE" w14:textId="4B4FD676" w:rsidR="00F0650C" w:rsidRDefault="00F0650C" w:rsidP="00F0650C">
      <w:r w:rsidRPr="00886903">
        <w:rPr>
          <w:b/>
        </w:rPr>
        <w:t xml:space="preserve">Batch </w:t>
      </w:r>
      <w:proofErr w:type="gramStart"/>
      <w:r w:rsidRPr="00886903">
        <w:rPr>
          <w:b/>
        </w:rPr>
        <w:t>ETL</w:t>
      </w:r>
      <w:r>
        <w:t xml:space="preserve"> :</w:t>
      </w:r>
      <w:proofErr w:type="gramEnd"/>
      <w:r>
        <w:t xml:space="preserve"> simplest approach for delivering near real-time data warehousing reporting</w:t>
      </w:r>
      <w:r w:rsidR="001E06AD">
        <w:t xml:space="preserve"> (one direction, no need to import back to source system)</w:t>
      </w:r>
    </w:p>
    <w:p w14:paraId="45A248A7" w14:textId="4B8FAB12" w:rsidR="00637FCA" w:rsidRPr="00886903" w:rsidRDefault="00637FCA" w:rsidP="00F0650C">
      <w:pPr>
        <w:rPr>
          <w:b/>
        </w:rPr>
      </w:pPr>
      <w:r w:rsidRPr="00886903">
        <w:rPr>
          <w:b/>
        </w:rPr>
        <w:t>EIA: Enterprise Application Integration</w:t>
      </w:r>
    </w:p>
    <w:p w14:paraId="6DAD694F" w14:textId="77777777" w:rsidR="003D7EF4" w:rsidRDefault="003D7EF4" w:rsidP="003D7EF4">
      <w:pPr>
        <w:spacing w:after="0"/>
      </w:pPr>
      <w:r>
        <w:t>set of adapter and broker components</w:t>
      </w:r>
    </w:p>
    <w:p w14:paraId="30ADEB92" w14:textId="77777777" w:rsidR="003D7EF4" w:rsidRDefault="003D7EF4" w:rsidP="003D7EF4">
      <w:pPr>
        <w:spacing w:after="0"/>
      </w:pPr>
      <w:r>
        <w:t>that move business transactions, in the form of messages, across the various</w:t>
      </w:r>
    </w:p>
    <w:p w14:paraId="366C376B" w14:textId="1B32FADC" w:rsidR="003D7EF4" w:rsidRDefault="003D7EF4" w:rsidP="003D7EF4">
      <w:pPr>
        <w:spacing w:after="0"/>
      </w:pPr>
      <w:r>
        <w:t>systems in the integration network</w:t>
      </w:r>
    </w:p>
    <w:p w14:paraId="6E65E2CB" w14:textId="23DA175A" w:rsidR="00437F00" w:rsidRPr="00927735" w:rsidRDefault="00437F00" w:rsidP="003D7EF4">
      <w:pPr>
        <w:spacing w:after="0"/>
      </w:pPr>
      <w:proofErr w:type="spellStart"/>
      <w:r>
        <w:t>Publish&amp;</w:t>
      </w:r>
      <w:proofErr w:type="gramStart"/>
      <w:r>
        <w:t>Subscribe</w:t>
      </w:r>
      <w:proofErr w:type="spellEnd"/>
      <w:r>
        <w:t xml:space="preserve">  Technology</w:t>
      </w:r>
      <w:proofErr w:type="gramEnd"/>
    </w:p>
    <w:p w14:paraId="21F52FC9" w14:textId="77777777" w:rsidR="00F660E9" w:rsidRPr="00B62AA4" w:rsidRDefault="00F660E9">
      <w:pPr>
        <w:rPr>
          <w:b/>
        </w:rPr>
      </w:pPr>
    </w:p>
    <w:p w14:paraId="6C1EDB8B" w14:textId="76D943DA" w:rsidR="00886903" w:rsidRPr="00B62AA4" w:rsidRDefault="00886903">
      <w:pPr>
        <w:rPr>
          <w:b/>
        </w:rPr>
      </w:pPr>
      <w:r w:rsidRPr="00B62AA4">
        <w:rPr>
          <w:b/>
        </w:rPr>
        <w:t xml:space="preserve">Capture, </w:t>
      </w:r>
      <w:proofErr w:type="spellStart"/>
      <w:r w:rsidRPr="00B62AA4">
        <w:rPr>
          <w:b/>
        </w:rPr>
        <w:t>Transfrom</w:t>
      </w:r>
      <w:proofErr w:type="spellEnd"/>
      <w:r w:rsidRPr="00B62AA4">
        <w:rPr>
          <w:b/>
        </w:rPr>
        <w:t>, Flow</w:t>
      </w:r>
    </w:p>
    <w:p w14:paraId="262E3590" w14:textId="0EA6754F" w:rsidR="008938BC" w:rsidRDefault="00B62AA4">
      <w:pPr>
        <w:rPr>
          <w:rStyle w:val="fontstyle01"/>
        </w:rPr>
      </w:pPr>
      <w:r>
        <w:rPr>
          <w:rStyle w:val="fontstyle01"/>
        </w:rPr>
        <w:t>The application layer of the transactional applications is bypassed. Instead, direct database-to-database exchanges are executed. Transactions, both new facts and dimension changes,</w:t>
      </w:r>
      <w:r>
        <w:rPr>
          <w:rFonts w:ascii="Palatino-Roman" w:hAnsi="Palatino-Roman"/>
          <w:color w:val="000000"/>
        </w:rPr>
        <w:br/>
      </w:r>
      <w:r>
        <w:rPr>
          <w:rStyle w:val="fontstyle01"/>
        </w:rPr>
        <w:t>can be moved directly from the operational systems to the data warehouse</w:t>
      </w:r>
      <w:r>
        <w:rPr>
          <w:rFonts w:ascii="Palatino-Roman" w:hAnsi="Palatino-Roman"/>
          <w:color w:val="000000"/>
        </w:rPr>
        <w:br/>
      </w:r>
      <w:r>
        <w:rPr>
          <w:rStyle w:val="fontstyle01"/>
        </w:rPr>
        <w:t>staging tables with low latency, typically a few second</w:t>
      </w:r>
    </w:p>
    <w:p w14:paraId="7484586B" w14:textId="77777777" w:rsidR="00B62AA4" w:rsidRDefault="00B62AA4">
      <w:pPr>
        <w:rPr>
          <w:b/>
        </w:rPr>
      </w:pPr>
    </w:p>
    <w:p w14:paraId="22EF136B" w14:textId="0303261B" w:rsidR="00B62AA4" w:rsidRDefault="00B62AA4">
      <w:pPr>
        <w:rPr>
          <w:b/>
        </w:rPr>
      </w:pPr>
      <w:r w:rsidRPr="00B62AA4">
        <w:rPr>
          <w:b/>
        </w:rPr>
        <w:lastRenderedPageBreak/>
        <w:t>Enterprise Information Integration</w:t>
      </w:r>
    </w:p>
    <w:p w14:paraId="01F36829" w14:textId="0E1F4E43" w:rsidR="00E143EC" w:rsidRPr="00E143EC" w:rsidRDefault="00E143EC">
      <w:pPr>
        <w:rPr>
          <w:rStyle w:val="fontstyle01"/>
        </w:rPr>
      </w:pPr>
      <w:r w:rsidRPr="00E143EC">
        <w:rPr>
          <w:rStyle w:val="fontstyle01"/>
        </w:rPr>
        <w:t xml:space="preserve">Real/time </w:t>
      </w:r>
      <w:proofErr w:type="spellStart"/>
      <w:r w:rsidRPr="00E143EC">
        <w:rPr>
          <w:rStyle w:val="fontstyle01"/>
        </w:rPr>
        <w:t>Reporting</w:t>
      </w:r>
      <w:proofErr w:type="gramStart"/>
      <w:r w:rsidRPr="00E143EC">
        <w:rPr>
          <w:rStyle w:val="fontstyle01"/>
        </w:rPr>
        <w:t>,transformations</w:t>
      </w:r>
      <w:proofErr w:type="spellEnd"/>
      <w:proofErr w:type="gramEnd"/>
      <w:r w:rsidRPr="00E143EC">
        <w:rPr>
          <w:rStyle w:val="fontstyle01"/>
        </w:rPr>
        <w:t xml:space="preserve"> on the fly, no data warehouse</w:t>
      </w:r>
    </w:p>
    <w:p w14:paraId="2AD97C5A" w14:textId="3E2901C1" w:rsidR="00B62AA4" w:rsidRDefault="00BB4B55">
      <w:r>
        <w:t xml:space="preserve">To read: </w:t>
      </w:r>
      <w:r w:rsidR="00E143EC" w:rsidRPr="00E143EC">
        <w:t>https://tdwi.org/articles/2006/10/23/enterprise-information-integration-a-technology-for-providing-integrated-views.aspx</w:t>
      </w:r>
      <w:r w:rsidR="00E143EC">
        <w:t xml:space="preserve"> </w:t>
      </w:r>
    </w:p>
    <w:p w14:paraId="0ED0E64E" w14:textId="77777777" w:rsidR="00232C8F" w:rsidRDefault="00232C8F"/>
    <w:p w14:paraId="7F1FF7BA" w14:textId="241EADB9" w:rsidR="00232C8F" w:rsidRDefault="00BE6D81">
      <w:r>
        <w:t>Paper-3:</w:t>
      </w:r>
    </w:p>
    <w:p w14:paraId="1639026C" w14:textId="0DC9DAF5" w:rsidR="00BE6D81" w:rsidRDefault="00BE6D81">
      <w:r>
        <w:t>Real Time Data Warehouses</w:t>
      </w:r>
    </w:p>
    <w:p w14:paraId="47FB466F" w14:textId="5A98AF06" w:rsidR="00BE6D81" w:rsidRDefault="00BE6D81" w:rsidP="00BE6D81">
      <w:pPr>
        <w:pStyle w:val="ListParagraph"/>
        <w:numPr>
          <w:ilvl w:val="0"/>
          <w:numId w:val="2"/>
        </w:numPr>
      </w:pPr>
      <w:r>
        <w:t>Use the source system for reporting. Only if the source systems contains all the information we need and only if the performance of the OLTP database is not affected.</w:t>
      </w:r>
    </w:p>
    <w:p w14:paraId="4CF24DA0" w14:textId="0BB7AF90" w:rsidR="00327121" w:rsidRDefault="00327121" w:rsidP="00BE6D81">
      <w:pPr>
        <w:pStyle w:val="ListParagraph"/>
        <w:numPr>
          <w:ilvl w:val="0"/>
          <w:numId w:val="2"/>
        </w:numPr>
      </w:pPr>
      <w:r>
        <w:t>Extract</w:t>
      </w:r>
    </w:p>
    <w:p w14:paraId="3BCEE86F" w14:textId="4CBF2816" w:rsidR="00327121" w:rsidRDefault="00327121" w:rsidP="00327121">
      <w:pPr>
        <w:pStyle w:val="ListParagraph"/>
        <w:numPr>
          <w:ilvl w:val="1"/>
          <w:numId w:val="2"/>
        </w:numPr>
      </w:pPr>
      <w:r>
        <w:t xml:space="preserve">Real Time Data replication with </w:t>
      </w:r>
      <w:r w:rsidR="00C0633F">
        <w:t>tools</w:t>
      </w:r>
      <w:r>
        <w:t xml:space="preserve"> that </w:t>
      </w:r>
      <w:r w:rsidR="00C0633F">
        <w:t xml:space="preserve">mine the source database transaction logs and then </w:t>
      </w:r>
      <w:r w:rsidR="002E7F2C">
        <w:t>micro batch</w:t>
      </w:r>
      <w:r w:rsidR="00C0633F">
        <w:t xml:space="preserve"> or stream the transactions to the replication table. Drawback: No transformations. </w:t>
      </w:r>
    </w:p>
    <w:p w14:paraId="0FDA06BE" w14:textId="3AA97326" w:rsidR="00EC1043" w:rsidRDefault="00EC1043" w:rsidP="00327121">
      <w:pPr>
        <w:pStyle w:val="ListParagraph"/>
        <w:numPr>
          <w:ilvl w:val="1"/>
          <w:numId w:val="2"/>
        </w:numPr>
      </w:pPr>
      <w:r>
        <w:t>Message bus technology for transaction management. This is the publish/subscribe architecture.</w:t>
      </w:r>
      <w:r w:rsidR="007B0DB5">
        <w:t xml:space="preserve"> The data can be published to multiple consumer applications.</w:t>
      </w:r>
      <w:r>
        <w:t xml:space="preserve"> </w:t>
      </w:r>
      <w:r w:rsidR="007B0DB5">
        <w:t>Important:</w:t>
      </w:r>
      <w:r>
        <w:t xml:space="preserve"> the data in the message bus should be published real-time.</w:t>
      </w:r>
    </w:p>
    <w:p w14:paraId="0BEDEC5A" w14:textId="63B77093" w:rsidR="002E7F2C" w:rsidRDefault="002E7F2C" w:rsidP="00327121">
      <w:pPr>
        <w:pStyle w:val="ListParagraph"/>
        <w:numPr>
          <w:ilvl w:val="1"/>
          <w:numId w:val="2"/>
        </w:numPr>
      </w:pPr>
      <w:r>
        <w:t>Micro batch architecture</w:t>
      </w:r>
    </w:p>
    <w:p w14:paraId="7B73FC8C" w14:textId="77777777" w:rsidR="002E7F2C" w:rsidRDefault="002E7F2C" w:rsidP="00327121">
      <w:pPr>
        <w:pStyle w:val="ListParagraph"/>
        <w:numPr>
          <w:ilvl w:val="1"/>
          <w:numId w:val="2"/>
        </w:numPr>
      </w:pPr>
      <w:r>
        <w:t xml:space="preserve">Mixed architecture E.g., use </w:t>
      </w:r>
      <w:proofErr w:type="spellStart"/>
      <w:r>
        <w:t>microbatching</w:t>
      </w:r>
      <w:proofErr w:type="spellEnd"/>
      <w:r>
        <w:t xml:space="preserve"> to transfer data to message bus.</w:t>
      </w:r>
    </w:p>
    <w:p w14:paraId="705C5EAC" w14:textId="11D7B5DD" w:rsidR="002E7F2C" w:rsidRDefault="002E7F2C" w:rsidP="002E7F2C">
      <w:r>
        <w:t>Other comments: Don’t use staging/landing tables in real-time architecture.</w:t>
      </w:r>
      <w:r w:rsidR="003376C8">
        <w:t xml:space="preserve"> Redirect rejected rows to a file for post processing.  Use stubbing in data loading, load both facts and dimensions the same time , if the transaction record is linked to new dimension records, map it with a dummy row in the dimension that will be created later.</w:t>
      </w:r>
    </w:p>
    <w:p w14:paraId="29A71006" w14:textId="2D35EF9B" w:rsidR="0097319A" w:rsidRDefault="0097319A" w:rsidP="002E7F2C">
      <w:r>
        <w:t>Paper-4:</w:t>
      </w:r>
    </w:p>
    <w:p w14:paraId="26D3FA4C" w14:textId="2D2B3092" w:rsidR="0097319A" w:rsidRDefault="0097319A" w:rsidP="0097319A">
      <w:r>
        <w:t>The data warehouse has become more operational and crucial to the business.</w:t>
      </w:r>
      <w:r w:rsidRPr="0097319A">
        <w:t xml:space="preserve"> </w:t>
      </w:r>
      <w:r>
        <w:t xml:space="preserve">Data has to be accurate, relevant, and complete. But most importantly, it has to be timely. Timely data ensures better-informed decisions. Check the diagram – data loading to DWH </w:t>
      </w:r>
      <w:r w:rsidR="00B5639A">
        <w:t>introduces the majority of data latency.</w:t>
      </w:r>
    </w:p>
    <w:p w14:paraId="220D3F4E" w14:textId="07FDBDA1" w:rsidR="00AC750B" w:rsidRDefault="00AC750B" w:rsidP="0097319A">
      <w:r>
        <w:t>I can use the following for an introduction to evolution of ETL</w:t>
      </w:r>
    </w:p>
    <w:p w14:paraId="66ACDF46" w14:textId="34404E6B" w:rsidR="00AC750B" w:rsidRPr="00AC750B" w:rsidRDefault="00AC750B" w:rsidP="0097319A">
      <w:r w:rsidRPr="00AC750B">
        <w:rPr>
          <w:rFonts w:ascii="ArialMT" w:hAnsi="ArialMT"/>
          <w:color w:val="000000"/>
        </w:rPr>
        <w:t xml:space="preserve">The data warehouse evolution started 15 years ago when Bill </w:t>
      </w:r>
      <w:proofErr w:type="spellStart"/>
      <w:r w:rsidRPr="00AC750B">
        <w:rPr>
          <w:rFonts w:ascii="ArialMT" w:hAnsi="ArialMT"/>
          <w:color w:val="000000"/>
        </w:rPr>
        <w:t>Inmon</w:t>
      </w:r>
      <w:proofErr w:type="spellEnd"/>
      <w:r w:rsidRPr="00AC750B">
        <w:rPr>
          <w:rFonts w:ascii="ArialMT" w:hAnsi="ArialMT"/>
          <w:color w:val="000000"/>
        </w:rPr>
        <w:t xml:space="preserve"> defined it as "a subject-oriented,</w:t>
      </w:r>
      <w:r w:rsidRPr="00AC750B">
        <w:rPr>
          <w:rFonts w:ascii="ArialMT" w:hAnsi="ArialMT"/>
          <w:color w:val="000000"/>
        </w:rPr>
        <w:br/>
        <w:t>integrated, time-variant and non-volatile collection of data in support of management's decision making</w:t>
      </w:r>
      <w:r w:rsidRPr="00AC750B">
        <w:rPr>
          <w:rFonts w:ascii="ArialMT" w:hAnsi="ArialMT"/>
          <w:color w:val="000000"/>
        </w:rPr>
        <w:br/>
        <w:t>process." Businesses wanted to know “what happened”. During its early stages, data warehousing was all</w:t>
      </w:r>
      <w:r w:rsidRPr="00AC750B">
        <w:rPr>
          <w:rFonts w:ascii="ArialMT" w:hAnsi="ArialMT"/>
          <w:color w:val="000000"/>
        </w:rPr>
        <w:br/>
        <w:t>about reporting historic information aggregated from transaction processing systems with the goal of</w:t>
      </w:r>
      <w:r w:rsidRPr="00AC750B">
        <w:rPr>
          <w:rFonts w:ascii="ArialMT" w:hAnsi="ArialMT"/>
          <w:color w:val="000000"/>
        </w:rPr>
        <w:br/>
        <w:t>providing a unified, integrated view of business activities. Data was predominantly brought to the warehouse</w:t>
      </w:r>
      <w:r>
        <w:rPr>
          <w:rFonts w:ascii="ArialMT" w:hAnsi="ArialMT"/>
          <w:color w:val="000000"/>
        </w:rPr>
        <w:t xml:space="preserve"> </w:t>
      </w:r>
      <w:r w:rsidRPr="00AC750B">
        <w:rPr>
          <w:rFonts w:ascii="ArialMT" w:hAnsi="ArialMT"/>
          <w:color w:val="000000"/>
        </w:rPr>
        <w:t>using custom scripts. Batch oriented, these scripts were executed monthly, weekly, and sometimes daily to</w:t>
      </w:r>
      <w:r w:rsidRPr="00AC750B">
        <w:rPr>
          <w:rFonts w:ascii="ArialMT" w:hAnsi="ArialMT"/>
          <w:color w:val="000000"/>
        </w:rPr>
        <w:br/>
        <w:t>update the warehouse</w:t>
      </w:r>
    </w:p>
    <w:p w14:paraId="285DC8D5" w14:textId="45C45861" w:rsidR="00561968" w:rsidRDefault="008A69CF">
      <w:r>
        <w:t>1</w:t>
      </w:r>
      <w:r w:rsidRPr="008A69CF">
        <w:rPr>
          <w:vertAlign w:val="superscript"/>
        </w:rPr>
        <w:t>st</w:t>
      </w:r>
      <w:r>
        <w:t xml:space="preserve"> stage: Reporting –what happened</w:t>
      </w:r>
    </w:p>
    <w:p w14:paraId="6BAA94F2" w14:textId="2D3EBEC6" w:rsidR="008A69CF" w:rsidRDefault="008A69CF">
      <w:r>
        <w:t>2</w:t>
      </w:r>
      <w:r w:rsidRPr="008A69CF">
        <w:rPr>
          <w:vertAlign w:val="superscript"/>
        </w:rPr>
        <w:t>nd</w:t>
      </w:r>
      <w:r>
        <w:t xml:space="preserve"> stage: Analytical Why did it happen</w:t>
      </w:r>
    </w:p>
    <w:p w14:paraId="0B38DE02" w14:textId="6373BB48" w:rsidR="008A69CF" w:rsidRDefault="008A69CF">
      <w:r>
        <w:lastRenderedPageBreak/>
        <w:t>3d stage: Predictive-What will happen</w:t>
      </w:r>
    </w:p>
    <w:p w14:paraId="5B2988D8" w14:textId="2A098FDD" w:rsidR="008A69CF" w:rsidRDefault="008A69CF">
      <w:r>
        <w:t>4</w:t>
      </w:r>
      <w:r w:rsidRPr="008A69CF">
        <w:rPr>
          <w:vertAlign w:val="superscript"/>
        </w:rPr>
        <w:t>th</w:t>
      </w:r>
      <w:r>
        <w:t xml:space="preserve"> stage: Operational – what is happening now.</w:t>
      </w:r>
    </w:p>
    <w:p w14:paraId="5C76B567" w14:textId="60228E59" w:rsidR="006002FA" w:rsidRDefault="006002FA">
      <w:r>
        <w:t>5</w:t>
      </w:r>
      <w:r w:rsidRPr="006002FA">
        <w:rPr>
          <w:vertAlign w:val="superscript"/>
        </w:rPr>
        <w:t>th</w:t>
      </w:r>
      <w:r>
        <w:t xml:space="preserve"> stage: Active – what do I want to happen</w:t>
      </w:r>
    </w:p>
    <w:p w14:paraId="47213607" w14:textId="465DDB47" w:rsidR="006002FA" w:rsidRDefault="006002FA">
      <w:r>
        <w:t>ETL methods:</w:t>
      </w:r>
    </w:p>
    <w:p w14:paraId="4E250501" w14:textId="6C4BDDCC" w:rsidR="006002FA" w:rsidRDefault="006002FA" w:rsidP="006002FA">
      <w:pPr>
        <w:spacing w:after="0"/>
      </w:pPr>
      <w:r>
        <w:t>Scripts -However, they pose many challenges such a drain on</w:t>
      </w:r>
    </w:p>
    <w:p w14:paraId="7D3DDB77" w14:textId="73909F52" w:rsidR="006002FA" w:rsidRDefault="006002FA" w:rsidP="006002FA">
      <w:pPr>
        <w:spacing w:after="0"/>
      </w:pPr>
      <w:r>
        <w:t>Developer resource time and effort, in addition to administrative challenges such as manageability,</w:t>
      </w:r>
    </w:p>
    <w:p w14:paraId="28BBC413" w14:textId="57E5F57C" w:rsidR="006002FA" w:rsidRDefault="006002FA" w:rsidP="006002FA">
      <w:pPr>
        <w:spacing w:after="0"/>
      </w:pPr>
      <w:r>
        <w:t>Documentation, and SLA compliance</w:t>
      </w:r>
    </w:p>
    <w:p w14:paraId="560D7A3A" w14:textId="77777777" w:rsidR="00E9650C" w:rsidRDefault="00E9650C" w:rsidP="006002FA">
      <w:pPr>
        <w:spacing w:after="0"/>
      </w:pPr>
    </w:p>
    <w:p w14:paraId="5E16D531" w14:textId="5ACD6C60" w:rsidR="00E9650C" w:rsidRDefault="00E9650C" w:rsidP="006002FA">
      <w:pPr>
        <w:spacing w:after="0"/>
      </w:pPr>
      <w:r>
        <w:t xml:space="preserve">ETL typical nightly maintenance windows- can be also combined with CDC but still the data are batched loaded to the data warehouse. The OLTP databases are growing and there is no time to </w:t>
      </w:r>
      <w:r w:rsidR="00C86E50">
        <w:t>take batch</w:t>
      </w:r>
      <w:r>
        <w:t xml:space="preserve"> window .Micro batching, which is higher frequency of updating the data warehouse could be a solution but it </w:t>
      </w:r>
      <w:proofErr w:type="spellStart"/>
      <w:r>
        <w:t>it</w:t>
      </w:r>
      <w:proofErr w:type="spellEnd"/>
      <w:r>
        <w:t xml:space="preserve"> never achieves true real time.</w:t>
      </w:r>
    </w:p>
    <w:p w14:paraId="43368D0C" w14:textId="77777777" w:rsidR="00E9650C" w:rsidRDefault="00E9650C" w:rsidP="006002FA">
      <w:pPr>
        <w:spacing w:after="0"/>
      </w:pPr>
    </w:p>
    <w:p w14:paraId="67325101" w14:textId="7C88C29B" w:rsidR="00F8290C" w:rsidRDefault="00F8290C" w:rsidP="006002FA">
      <w:pPr>
        <w:spacing w:after="0"/>
      </w:pPr>
      <w:r>
        <w:t>EAI Enterprise Application Integration</w:t>
      </w:r>
    </w:p>
    <w:p w14:paraId="105A8ABA" w14:textId="3246A12D" w:rsidR="00F8290C" w:rsidRDefault="00F8290C" w:rsidP="006002FA">
      <w:pPr>
        <w:spacing w:after="0"/>
      </w:pPr>
      <w:r>
        <w:t>Provide guaranteed data deliver and basic transformation</w:t>
      </w:r>
    </w:p>
    <w:p w14:paraId="0A591A83" w14:textId="77777777" w:rsidR="008132B5" w:rsidRDefault="008132B5" w:rsidP="006002FA">
      <w:pPr>
        <w:spacing w:after="0"/>
      </w:pPr>
    </w:p>
    <w:p w14:paraId="175AC4AC" w14:textId="42F429B8" w:rsidR="008132B5" w:rsidRDefault="008132B5" w:rsidP="006002FA">
      <w:pPr>
        <w:spacing w:after="0"/>
      </w:pPr>
      <w:r>
        <w:t>CDC-changed data captured</w:t>
      </w:r>
    </w:p>
    <w:p w14:paraId="1037ACFD" w14:textId="4B2E9C9D" w:rsidR="008132B5" w:rsidRDefault="008132B5" w:rsidP="006002FA">
      <w:pPr>
        <w:spacing w:after="0"/>
      </w:pPr>
      <w:r>
        <w:t>There are some CDC technologies that still operate in batch mode, with a pull approach. The ETL tool periodically request to receive a batch of all new changes. But there are also CDC technologies that push the data to the target database</w:t>
      </w:r>
      <w:r w:rsidR="00963760">
        <w:t>, so they offer a continuous streaming push approach</w:t>
      </w:r>
    </w:p>
    <w:p w14:paraId="3D42EA98" w14:textId="77777777" w:rsidR="00963760" w:rsidRDefault="00963760" w:rsidP="006002FA">
      <w:pPr>
        <w:spacing w:after="0"/>
      </w:pPr>
    </w:p>
    <w:p w14:paraId="081F73F1" w14:textId="7C9556D2" w:rsidR="00335C59" w:rsidRDefault="00335C59" w:rsidP="006002FA">
      <w:pPr>
        <w:spacing w:after="0"/>
      </w:pPr>
      <w:r>
        <w:t>Golden Gate real time ETL is based on CDC technology that pushes the data to the target tables in real-time. Nice example of M</w:t>
      </w:r>
      <w:r w:rsidRPr="00335C59">
        <w:t>ontefiore Medical Center</w:t>
      </w:r>
    </w:p>
    <w:p w14:paraId="6615AB3E" w14:textId="77777777" w:rsidR="00ED5B04" w:rsidRDefault="00ED5B04" w:rsidP="006002FA">
      <w:pPr>
        <w:spacing w:after="0"/>
      </w:pPr>
    </w:p>
    <w:p w14:paraId="685752A5" w14:textId="763A9C09" w:rsidR="00ED5B04" w:rsidRDefault="00F805FB" w:rsidP="006002FA">
      <w:pPr>
        <w:spacing w:after="0"/>
      </w:pPr>
      <w:r>
        <w:t>Paper-7</w:t>
      </w:r>
    </w:p>
    <w:p w14:paraId="119758E9" w14:textId="0E84FBA8" w:rsidR="00F805FB" w:rsidRDefault="00F805FB" w:rsidP="006002FA">
      <w:pPr>
        <w:spacing w:after="0"/>
      </w:pPr>
      <w:r>
        <w:t>SOA based real-time architecture</w:t>
      </w:r>
    </w:p>
    <w:p w14:paraId="00459E5E" w14:textId="6D079328" w:rsidR="00C405A7" w:rsidRDefault="00C405A7" w:rsidP="006002FA">
      <w:pPr>
        <w:spacing w:after="0"/>
      </w:pPr>
      <w:r>
        <w:t>For the data capture, the Web Services are used. There is a module called data capture service</w:t>
      </w:r>
    </w:p>
    <w:p w14:paraId="41810AB8" w14:textId="70E8B3EA" w:rsidR="00F805FB" w:rsidRDefault="00C405A7" w:rsidP="006002FA">
      <w:pPr>
        <w:spacing w:after="0"/>
      </w:pPr>
      <w:r>
        <w:t>The data are in XML format and are exchanged through SOAP. So there is a Web Service Server for every marketing subsidiary and this data capture service which is also a Web Service is capturing the changed data from the other Web services!</w:t>
      </w:r>
    </w:p>
    <w:p w14:paraId="7F66A1DB" w14:textId="77777777" w:rsidR="00253A55" w:rsidRDefault="00253A55" w:rsidP="006002FA">
      <w:pPr>
        <w:spacing w:after="0"/>
      </w:pPr>
    </w:p>
    <w:p w14:paraId="1F5C538F" w14:textId="3F8EB3DA" w:rsidR="00253A55" w:rsidRDefault="00253A55" w:rsidP="006002FA">
      <w:pPr>
        <w:spacing w:after="0"/>
      </w:pPr>
      <w:r>
        <w:t>Check more about web services and soap.</w:t>
      </w:r>
    </w:p>
    <w:p w14:paraId="035CBEB5" w14:textId="5F2E3480" w:rsidR="00A15AD8" w:rsidRDefault="00A15AD8" w:rsidP="006002FA">
      <w:pPr>
        <w:spacing w:after="0"/>
      </w:pPr>
      <w:r>
        <w:t>To expand further –EIA evolution from traditional messaging system to Apache Kafka, which supports also storage and transformations.</w:t>
      </w:r>
    </w:p>
    <w:p w14:paraId="4268AEDD" w14:textId="77777777" w:rsidR="00C35065" w:rsidRDefault="00C35065" w:rsidP="006002FA">
      <w:pPr>
        <w:spacing w:after="0"/>
      </w:pPr>
    </w:p>
    <w:p w14:paraId="5AC73CE2" w14:textId="77777777" w:rsidR="00C35065" w:rsidRDefault="00C35065" w:rsidP="006002FA">
      <w:pPr>
        <w:spacing w:after="0"/>
      </w:pPr>
      <w:r>
        <w:t xml:space="preserve">Most popular message brokers: </w:t>
      </w:r>
    </w:p>
    <w:p w14:paraId="450926C8" w14:textId="2877897D" w:rsidR="00C35065" w:rsidRDefault="00C35065" w:rsidP="006002FA">
      <w:pPr>
        <w:spacing w:after="0"/>
      </w:pPr>
      <w:r w:rsidRPr="00C35065">
        <w:t>ActiveMQ, Apache Kafka, or RabbitMQ</w:t>
      </w:r>
    </w:p>
    <w:p w14:paraId="0CE23CA8" w14:textId="77777777" w:rsidR="00C35065" w:rsidRDefault="00C35065" w:rsidP="006002FA">
      <w:pPr>
        <w:spacing w:after="0"/>
      </w:pPr>
    </w:p>
    <w:p w14:paraId="6F7A8848" w14:textId="4ACB1C8E" w:rsidR="00E93FC3" w:rsidRDefault="00E93FC3" w:rsidP="00365BDB">
      <w:pPr>
        <w:shd w:val="clear" w:color="auto" w:fill="FFF2CC" w:themeFill="accent4" w:themeFillTint="33"/>
        <w:spacing w:after="0"/>
      </w:pPr>
      <w:r>
        <w:t>Paper-22</w:t>
      </w:r>
    </w:p>
    <w:p w14:paraId="5E3DAE01" w14:textId="0B777FC2" w:rsidR="00C35065" w:rsidRDefault="00E93FC3" w:rsidP="00365BDB">
      <w:pPr>
        <w:shd w:val="clear" w:color="auto" w:fill="FFF2CC" w:themeFill="accent4" w:themeFillTint="33"/>
        <w:spacing w:after="0"/>
      </w:pPr>
      <w:r>
        <w:t xml:space="preserve">EIA emerged in the mid-1990s – started as point to point connection but as the number of applications was growing, and the data transformation needs were more </w:t>
      </w:r>
      <w:proofErr w:type="gramStart"/>
      <w:r>
        <w:t>complicated ,</w:t>
      </w:r>
      <w:proofErr w:type="gramEnd"/>
      <w:r>
        <w:t xml:space="preserve"> the </w:t>
      </w:r>
      <w:r w:rsidRPr="00E93FC3">
        <w:t>Message-Oriented Middleware</w:t>
      </w:r>
      <w:r>
        <w:t xml:space="preserve"> concept was introduced (MOM). </w:t>
      </w:r>
    </w:p>
    <w:p w14:paraId="026CDD0B" w14:textId="08C5A4D7" w:rsidR="00E93FC3" w:rsidRDefault="00E93FC3" w:rsidP="00365BDB">
      <w:pPr>
        <w:shd w:val="clear" w:color="auto" w:fill="FFF2CC" w:themeFill="accent4" w:themeFillTint="33"/>
        <w:spacing w:after="0"/>
      </w:pPr>
      <w:r>
        <w:lastRenderedPageBreak/>
        <w:t xml:space="preserve">MOM provides asynchronous </w:t>
      </w:r>
      <w:proofErr w:type="gramStart"/>
      <w:r>
        <w:t>and  loosely</w:t>
      </w:r>
      <w:proofErr w:type="gramEnd"/>
      <w:r>
        <w:t xml:space="preserve">-coupled  communications.  It </w:t>
      </w:r>
      <w:proofErr w:type="gramStart"/>
      <w:r>
        <w:t>supports  both</w:t>
      </w:r>
      <w:proofErr w:type="gramEnd"/>
      <w:r>
        <w:t xml:space="preserve">  queue  and  topic  (publish/subscribe)  model  of  messaging.</w:t>
      </w:r>
    </w:p>
    <w:p w14:paraId="711450D2" w14:textId="7640A15F" w:rsidR="0062778D" w:rsidRDefault="00E93FC3" w:rsidP="00365BDB">
      <w:pPr>
        <w:shd w:val="clear" w:color="auto" w:fill="FFF2CC" w:themeFill="accent4" w:themeFillTint="33"/>
        <w:spacing w:after="0"/>
      </w:pPr>
      <w:r>
        <w:t xml:space="preserve">Pub-sub </w:t>
      </w:r>
      <w:proofErr w:type="gramStart"/>
      <w:r>
        <w:t>model :</w:t>
      </w:r>
      <w:proofErr w:type="gramEnd"/>
      <w:r>
        <w:t xml:space="preserve"> one to many, many to one , many to many </w:t>
      </w:r>
      <w:r w:rsidR="0062778D">
        <w:t xml:space="preserve">communications. </w:t>
      </w:r>
    </w:p>
    <w:p w14:paraId="21517E62" w14:textId="46DCE5F6" w:rsidR="00E93FC3" w:rsidRDefault="0062778D" w:rsidP="00365BDB">
      <w:pPr>
        <w:shd w:val="clear" w:color="auto" w:fill="FFF2CC" w:themeFill="accent4" w:themeFillTint="33"/>
        <w:spacing w:after="0"/>
      </w:pPr>
      <w:r>
        <w:t xml:space="preserve">Drawback – publishers and subscribers the still have to run on the MOM infrastructure to communicate. </w:t>
      </w:r>
    </w:p>
    <w:p w14:paraId="2350EE22" w14:textId="238A16B8" w:rsidR="00371566" w:rsidRDefault="0062778D" w:rsidP="00365BDB">
      <w:pPr>
        <w:shd w:val="clear" w:color="auto" w:fill="FFF2CC" w:themeFill="accent4" w:themeFillTint="33"/>
      </w:pPr>
      <w:r>
        <w:t xml:space="preserve">Web services is a promising technology to achieve interoperation of heterogeneous environments but traditional WS uses a request response model and a synchronous communication. </w:t>
      </w:r>
      <w:r w:rsidR="00371566">
        <w:t xml:space="preserve">If the server has updated data, the client needs to send all the time new requests to get them. This </w:t>
      </w:r>
      <w:r w:rsidR="00371566" w:rsidRPr="00371566">
        <w:t>wastes much network traffic and definitely increases service response time.</w:t>
      </w:r>
    </w:p>
    <w:p w14:paraId="39CF8749" w14:textId="42C49303" w:rsidR="005B16F7" w:rsidRPr="00371566" w:rsidRDefault="005B16F7" w:rsidP="00365BDB">
      <w:pPr>
        <w:shd w:val="clear" w:color="auto" w:fill="FFF2CC" w:themeFill="accent4" w:themeFillTint="33"/>
      </w:pPr>
      <w:r>
        <w:t>Solution to combine Web service technology with a pub/sub model that use push technology</w:t>
      </w:r>
    </w:p>
    <w:p w14:paraId="236EFB8A" w14:textId="7701665A" w:rsidR="0062778D" w:rsidRDefault="00825217" w:rsidP="0062778D">
      <w:pPr>
        <w:spacing w:after="0"/>
      </w:pPr>
      <w:r>
        <w:t>Paper 20</w:t>
      </w:r>
    </w:p>
    <w:p w14:paraId="2C41E52B" w14:textId="0B4D3B2C" w:rsidR="00825217" w:rsidRDefault="00C5064C" w:rsidP="0062778D">
      <w:pPr>
        <w:spacing w:after="0"/>
      </w:pPr>
      <w:r>
        <w:t>Business demand today data as fresh as possible</w:t>
      </w:r>
    </w:p>
    <w:p w14:paraId="2CE3BCC9" w14:textId="5AC81ACA" w:rsidR="00C5064C" w:rsidRDefault="00C5064C" w:rsidP="00C5064C">
      <w:pPr>
        <w:spacing w:after="0"/>
      </w:pPr>
      <w:r>
        <w:t>Data warehouses are in use 25 hours a day</w:t>
      </w:r>
    </w:p>
    <w:p w14:paraId="7A4BE468" w14:textId="354A0EF4" w:rsidR="00C5064C" w:rsidRDefault="00C5064C" w:rsidP="00C5064C">
      <w:pPr>
        <w:spacing w:after="0"/>
      </w:pPr>
      <w:r>
        <w:t>Latency of data integration is essential for the business value of the data warehouse</w:t>
      </w:r>
    </w:p>
    <w:p w14:paraId="752C6BCC" w14:textId="15A4D72C" w:rsidR="00C5064C" w:rsidRDefault="008B3D5E" w:rsidP="00C5064C">
      <w:pPr>
        <w:spacing w:after="0"/>
      </w:pPr>
      <w:proofErr w:type="gramStart"/>
      <w:r w:rsidRPr="008B3D5E">
        <w:t>he</w:t>
      </w:r>
      <w:proofErr w:type="gramEnd"/>
      <w:r w:rsidRPr="008B3D5E">
        <w:t xml:space="preserve"> capture of data from</w:t>
      </w:r>
      <w:r w:rsidRPr="008B3D5E">
        <w:br/>
        <w:t>sources is either performed through incremental queries that filter based on a timestamp or</w:t>
      </w:r>
      <w:r w:rsidRPr="008B3D5E">
        <w:br/>
        <w:t>flag, or through a Change Data Capture mechanism that detects any changes as it is</w:t>
      </w:r>
      <w:r w:rsidRPr="008B3D5E">
        <w:br/>
        <w:t>happening. Architectures are further distinguished between pull and push operation, where a</w:t>
      </w:r>
      <w:r w:rsidRPr="008B3D5E">
        <w:br/>
        <w:t>pull operation polls in fixed intervals for new data, while in a push operation data is loaded</w:t>
      </w:r>
      <w:r w:rsidRPr="008B3D5E">
        <w:br/>
        <w:t>into the target once a change appears.</w:t>
      </w:r>
    </w:p>
    <w:p w14:paraId="6FDF6389" w14:textId="77777777" w:rsidR="008B3D5E" w:rsidRDefault="008B3D5E" w:rsidP="00C5064C">
      <w:pPr>
        <w:spacing w:after="0"/>
      </w:pPr>
    </w:p>
    <w:p w14:paraId="67FA7395" w14:textId="25A97B1E" w:rsidR="008B3D5E" w:rsidRDefault="008B3D5E" w:rsidP="00C5064C">
      <w:pPr>
        <w:spacing w:after="0"/>
      </w:pPr>
      <w:r>
        <w:t xml:space="preserve">Check the table for a classification of </w:t>
      </w:r>
      <w:proofErr w:type="spellStart"/>
      <w:r>
        <w:t>etl</w:t>
      </w:r>
      <w:proofErr w:type="spellEnd"/>
      <w:r>
        <w:t xml:space="preserve"> techniques</w:t>
      </w:r>
    </w:p>
    <w:p w14:paraId="1458971A" w14:textId="1D2389BE" w:rsidR="008B3D5E" w:rsidRDefault="008B3D5E" w:rsidP="00C5064C">
      <w:pPr>
        <w:spacing w:after="0"/>
      </w:pPr>
      <w:r>
        <w:t>Batch and Mini Batch, full or incremental load based on timestamps</w:t>
      </w:r>
    </w:p>
    <w:p w14:paraId="4D2EF2C0" w14:textId="4B022980" w:rsidR="008B3D5E" w:rsidRDefault="008B3D5E" w:rsidP="00C5064C">
      <w:pPr>
        <w:spacing w:after="0"/>
      </w:pPr>
      <w:r>
        <w:t>Mini Batch / CDC –pull</w:t>
      </w:r>
    </w:p>
    <w:p w14:paraId="6A85E336" w14:textId="2DDE2E94" w:rsidR="008B3D5E" w:rsidRDefault="008B3D5E" w:rsidP="00C5064C">
      <w:pPr>
        <w:spacing w:after="0"/>
      </w:pPr>
      <w:r>
        <w:t xml:space="preserve">Real Time </w:t>
      </w:r>
      <w:r w:rsidRPr="008B3D5E">
        <w:t>/</w:t>
      </w:r>
      <w:r>
        <w:t>CDC –push</w:t>
      </w:r>
    </w:p>
    <w:p w14:paraId="63ADE273" w14:textId="681AFD2D" w:rsidR="008B3D5E" w:rsidRDefault="008B3D5E" w:rsidP="00C5064C">
      <w:pPr>
        <w:spacing w:after="0"/>
      </w:pPr>
      <w:r>
        <w:t>Oracle Golden Gate is using CDC as follows. It searched the transaction logs of the database and stage the changes in some files outside of the database</w:t>
      </w:r>
      <w:r w:rsidR="0086146E">
        <w:t xml:space="preserve"> and then to a staging database</w:t>
      </w:r>
    </w:p>
    <w:p w14:paraId="6E6F987D" w14:textId="281C0FA2" w:rsidR="0086146E" w:rsidRDefault="0086146E" w:rsidP="00C5064C">
      <w:pPr>
        <w:spacing w:after="0"/>
      </w:pPr>
      <w:r>
        <w:t>There is a version of triggered CDC for medium loads</w:t>
      </w:r>
    </w:p>
    <w:p w14:paraId="1264EC6A" w14:textId="36708D02" w:rsidR="009C7872" w:rsidRDefault="009C7872" w:rsidP="00C5064C">
      <w:pPr>
        <w:spacing w:after="0"/>
      </w:pPr>
      <w:r>
        <w:t xml:space="preserve">Then the changed records are moved to the target databases by using a publish subscribe system </w:t>
      </w:r>
    </w:p>
    <w:p w14:paraId="044E70C2" w14:textId="77777777" w:rsidR="00964E56" w:rsidRDefault="00964E56" w:rsidP="00C5064C">
      <w:pPr>
        <w:spacing w:after="0"/>
      </w:pPr>
    </w:p>
    <w:p w14:paraId="504884F0" w14:textId="0920C973" w:rsidR="00964E56" w:rsidRDefault="00964E56" w:rsidP="00C5064C">
      <w:pPr>
        <w:spacing w:after="0"/>
      </w:pPr>
      <w:r>
        <w:t xml:space="preserve">I need to find out difference between SOA/ SOAP and </w:t>
      </w:r>
      <w:proofErr w:type="spellStart"/>
      <w:r>
        <w:t>kafka</w:t>
      </w:r>
      <w:proofErr w:type="spellEnd"/>
      <w:r>
        <w:t xml:space="preserve"> architecture</w:t>
      </w:r>
    </w:p>
    <w:p w14:paraId="374C7BCE" w14:textId="77777777" w:rsidR="00092325" w:rsidRDefault="00092325" w:rsidP="00C5064C">
      <w:pPr>
        <w:spacing w:after="0"/>
      </w:pPr>
    </w:p>
    <w:p w14:paraId="0C366668" w14:textId="6BC21688" w:rsidR="00092325" w:rsidRDefault="00092325" w:rsidP="00365BDB">
      <w:pPr>
        <w:shd w:val="clear" w:color="auto" w:fill="FFF2CC" w:themeFill="accent4" w:themeFillTint="33"/>
        <w:spacing w:after="0"/>
      </w:pPr>
      <w:r>
        <w:t>Paper -19</w:t>
      </w:r>
    </w:p>
    <w:p w14:paraId="7F7CA490" w14:textId="77777777" w:rsidR="00092325" w:rsidRDefault="00092325" w:rsidP="00365BDB">
      <w:pPr>
        <w:shd w:val="clear" w:color="auto" w:fill="FFF2CC" w:themeFill="accent4" w:themeFillTint="33"/>
        <w:spacing w:after="0"/>
      </w:pPr>
    </w:p>
    <w:p w14:paraId="0FE740BE" w14:textId="2F1B8DAD" w:rsidR="00092325" w:rsidRDefault="00092325" w:rsidP="00365BDB">
      <w:pPr>
        <w:shd w:val="clear" w:color="auto" w:fill="FFF2CC" w:themeFill="accent4" w:themeFillTint="33"/>
        <w:spacing w:after="0"/>
      </w:pPr>
      <w:r>
        <w:t xml:space="preserve">Service oriented architecture – evolution of a traditional BI architecture to support real-time, zero-latency delivery and closed loop architecture. All the components </w:t>
      </w:r>
      <w:r w:rsidR="004B6F86">
        <w:t>of the legacy system are replaced by service oriented components that communicate with open standard messaging protocols based on XML and SOAP</w:t>
      </w:r>
    </w:p>
    <w:p w14:paraId="651B0F59" w14:textId="77777777" w:rsidR="00800EC9" w:rsidRDefault="00800EC9" w:rsidP="00C5064C">
      <w:pPr>
        <w:spacing w:after="0"/>
      </w:pPr>
    </w:p>
    <w:p w14:paraId="5A28A651" w14:textId="6D6C847E" w:rsidR="00800EC9" w:rsidRPr="007E05A5" w:rsidRDefault="00800EC9" w:rsidP="00ED7217">
      <w:pPr>
        <w:shd w:val="clear" w:color="auto" w:fill="FFF2CC" w:themeFill="accent4" w:themeFillTint="33"/>
        <w:spacing w:after="0"/>
      </w:pPr>
      <w:r>
        <w:t xml:space="preserve">Paper </w:t>
      </w:r>
      <w:r w:rsidR="007E05A5">
        <w:t>–</w:t>
      </w:r>
      <w:r>
        <w:t xml:space="preserve"> 9</w:t>
      </w:r>
    </w:p>
    <w:p w14:paraId="2A78ECAE" w14:textId="4F7EAE6C" w:rsidR="007E05A5" w:rsidRDefault="007E05A5" w:rsidP="00ED7217">
      <w:pPr>
        <w:shd w:val="clear" w:color="auto" w:fill="FFF2CC" w:themeFill="accent4" w:themeFillTint="33"/>
        <w:spacing w:after="0"/>
      </w:pPr>
      <w:r>
        <w:t>A solution to real time –near real time, with a decrease of the batch window.</w:t>
      </w:r>
    </w:p>
    <w:p w14:paraId="4F4CC717" w14:textId="1B83738B" w:rsidR="007E05A5" w:rsidRDefault="007E05A5" w:rsidP="00ED7217">
      <w:pPr>
        <w:shd w:val="clear" w:color="auto" w:fill="FFF2CC" w:themeFill="accent4" w:themeFillTint="33"/>
        <w:spacing w:after="0"/>
      </w:pPr>
      <w:r w:rsidRPr="007E05A5">
        <w:t xml:space="preserve">EAI vendors such as Tibco provide solutions for real-time data transport. For systems based on the latest Java technologies, Java Messaging Service (JMS) can be used to transmit each new data element from the source system to a lightweight listener application that in turn inserts the new data into the </w:t>
      </w:r>
      <w:r w:rsidRPr="007E05A5">
        <w:lastRenderedPageBreak/>
        <w:t>warehouse tables. For data that is received over the Internet, the data can be transmitted in XML via HTTP using the SOAP standard, and then loaded into the warehouse.</w:t>
      </w:r>
    </w:p>
    <w:p w14:paraId="49BA4AD8" w14:textId="0AAB4212" w:rsidR="007E05A5" w:rsidRDefault="007E05A5" w:rsidP="00ED7217">
      <w:pPr>
        <w:shd w:val="clear" w:color="auto" w:fill="FFF2CC" w:themeFill="accent4" w:themeFillTint="33"/>
        <w:spacing w:after="0"/>
      </w:pPr>
      <w:r>
        <w:t>Drawback – the data warehouse cannot handle so frequent updates</w:t>
      </w:r>
    </w:p>
    <w:p w14:paraId="79BE0AA5" w14:textId="376F5330" w:rsidR="007E05A5" w:rsidRDefault="007E05A5" w:rsidP="00ED7217">
      <w:pPr>
        <w:shd w:val="clear" w:color="auto" w:fill="FFF2CC" w:themeFill="accent4" w:themeFillTint="33"/>
        <w:spacing w:after="0"/>
      </w:pPr>
      <w:r>
        <w:t xml:space="preserve">Solution – stage the real time data other tables, similar to the structure of the tables in </w:t>
      </w:r>
      <w:proofErr w:type="spellStart"/>
      <w:r>
        <w:t>dwh</w:t>
      </w:r>
      <w:proofErr w:type="spellEnd"/>
      <w:r>
        <w:t xml:space="preserve">, and then insert the data to the </w:t>
      </w:r>
      <w:proofErr w:type="spellStart"/>
      <w:r>
        <w:t>dwh</w:t>
      </w:r>
      <w:proofErr w:type="spellEnd"/>
      <w:r>
        <w:t xml:space="preserve"> in mini batches , check also paper 20 recommendation</w:t>
      </w:r>
    </w:p>
    <w:p w14:paraId="686A0359" w14:textId="60EDE0A3" w:rsidR="00324A69" w:rsidRDefault="00324A69" w:rsidP="00ED7217">
      <w:pPr>
        <w:shd w:val="clear" w:color="auto" w:fill="FFF2CC" w:themeFill="accent4" w:themeFillTint="33"/>
        <w:spacing w:after="0"/>
      </w:pPr>
      <w:r>
        <w:t>Another solution is to have a dedicated server for the real time data, could be also an in-memory database separate from the data warehouse.</w:t>
      </w:r>
      <w:r w:rsidR="005B6688">
        <w:t xml:space="preserve"> As it is a dedicated environment, queries will be extremely fast.</w:t>
      </w:r>
    </w:p>
    <w:p w14:paraId="20CFB4C5" w14:textId="747B0A58" w:rsidR="005B6688" w:rsidRDefault="005B6688" w:rsidP="00ED7217">
      <w:pPr>
        <w:shd w:val="clear" w:color="auto" w:fill="FFF2CC" w:themeFill="accent4" w:themeFillTint="33"/>
        <w:spacing w:after="0"/>
      </w:pPr>
      <w:r>
        <w:t xml:space="preserve">If we choose a separate real time </w:t>
      </w:r>
      <w:proofErr w:type="spellStart"/>
      <w:r>
        <w:t>partion</w:t>
      </w:r>
      <w:proofErr w:type="spellEnd"/>
      <w:r>
        <w:t xml:space="preserve">, we can then create a view and join it with the main table of the </w:t>
      </w:r>
      <w:proofErr w:type="spellStart"/>
      <w:r>
        <w:t>dwh</w:t>
      </w:r>
      <w:proofErr w:type="spellEnd"/>
      <w:r>
        <w:t xml:space="preserve"> that contains the historical data</w:t>
      </w:r>
      <w:r w:rsidR="00382C06">
        <w:t>. If the real time partition/table is in-memory, querying will be fast</w:t>
      </w:r>
      <w:proofErr w:type="gramStart"/>
      <w:r w:rsidR="00382C06">
        <w:t>.</w:t>
      </w:r>
      <w:r w:rsidR="001B6356">
        <w:t>.</w:t>
      </w:r>
      <w:proofErr w:type="gramEnd"/>
    </w:p>
    <w:p w14:paraId="2F48BEB1" w14:textId="14C8555C" w:rsidR="00412988" w:rsidRDefault="00412988" w:rsidP="00C5064C">
      <w:pPr>
        <w:spacing w:after="0"/>
      </w:pPr>
    </w:p>
    <w:p w14:paraId="647F61B8" w14:textId="3A734DAE" w:rsidR="00412988" w:rsidRDefault="00412988" w:rsidP="00C5064C">
      <w:pPr>
        <w:spacing w:after="0"/>
      </w:pPr>
      <w:r>
        <w:t>Paper-12</w:t>
      </w:r>
    </w:p>
    <w:p w14:paraId="7477E90B" w14:textId="7645F3FF" w:rsidR="00412988" w:rsidRDefault="00412988" w:rsidP="00C5064C">
      <w:pPr>
        <w:spacing w:after="0"/>
      </w:pPr>
      <w:r w:rsidRPr="00412988">
        <w:t xml:space="preserve">Business value and action time (adapted from </w:t>
      </w:r>
      <w:proofErr w:type="spellStart"/>
      <w:r w:rsidRPr="00412988">
        <w:t>Hackathorn</w:t>
      </w:r>
      <w:proofErr w:type="spellEnd"/>
      <w:r w:rsidRPr="00412988">
        <w:t xml:space="preserve"> [6])</w:t>
      </w:r>
      <w:r>
        <w:t xml:space="preserve"> nice diagram to include</w:t>
      </w:r>
    </w:p>
    <w:p w14:paraId="74AE61F6" w14:textId="680DB544" w:rsidR="0088422D" w:rsidRDefault="0088422D" w:rsidP="00C5064C">
      <w:pPr>
        <w:spacing w:after="0"/>
      </w:pPr>
      <w:r>
        <w:t xml:space="preserve">Complex logic with Grid computing, </w:t>
      </w:r>
      <w:r w:rsidR="00D91631">
        <w:t xml:space="preserve">this paper is not focusing on real time ETL but there is a mention in continuous data streams. </w:t>
      </w:r>
    </w:p>
    <w:p w14:paraId="791FA343" w14:textId="77777777" w:rsidR="0074685C" w:rsidRDefault="0074685C" w:rsidP="00C5064C">
      <w:pPr>
        <w:spacing w:after="0"/>
      </w:pPr>
    </w:p>
    <w:p w14:paraId="70EFE29E" w14:textId="4DC72E49" w:rsidR="0074685C" w:rsidRDefault="0074685C" w:rsidP="00C5064C">
      <w:pPr>
        <w:spacing w:after="0"/>
      </w:pPr>
      <w:r>
        <w:t>Paper-11</w:t>
      </w:r>
    </w:p>
    <w:p w14:paraId="6D47848D" w14:textId="29D4AA6C" w:rsidR="0074685C" w:rsidRDefault="00654597" w:rsidP="00C5064C">
      <w:pPr>
        <w:spacing w:after="0"/>
      </w:pPr>
      <w:r>
        <w:t xml:space="preserve">Implementation of CDC working with triggers. For every insert or update the trigger </w:t>
      </w:r>
      <w:r w:rsidR="007172AD">
        <w:t xml:space="preserve">is inserting to a log table the pk of the altered rows, together with some other information. The implementation of the trigger is introducing however significant overload of the database. </w:t>
      </w:r>
    </w:p>
    <w:p w14:paraId="319F6828" w14:textId="090DCF1A" w:rsidR="0074685C" w:rsidRDefault="0074685C" w:rsidP="00C5064C">
      <w:pPr>
        <w:spacing w:after="0"/>
      </w:pPr>
    </w:p>
    <w:p w14:paraId="71CEC194" w14:textId="7B77848A" w:rsidR="006A6095" w:rsidRDefault="006A6095" w:rsidP="00C5064C">
      <w:pPr>
        <w:spacing w:after="0"/>
      </w:pPr>
      <w:r>
        <w:t>Paper-23</w:t>
      </w:r>
    </w:p>
    <w:p w14:paraId="3324A496" w14:textId="35791AA1" w:rsidR="006A6095" w:rsidRDefault="006A6095" w:rsidP="00C5064C">
      <w:pPr>
        <w:spacing w:after="0"/>
      </w:pPr>
      <w:r>
        <w:t xml:space="preserve">Log based CDC in oracle and it introduces a data </w:t>
      </w:r>
      <w:r w:rsidR="005B14F8">
        <w:t xml:space="preserve">queue </w:t>
      </w:r>
      <w:r>
        <w:t>and using an algorithm it gives priority to the most important data which are loaded first to the data warehouse</w:t>
      </w:r>
    </w:p>
    <w:p w14:paraId="04B26332" w14:textId="68A3A78E" w:rsidR="006A6095" w:rsidRDefault="006A6095" w:rsidP="00C5064C">
      <w:pPr>
        <w:spacing w:after="0"/>
      </w:pPr>
    </w:p>
    <w:p w14:paraId="695FE78C" w14:textId="7FC4D2FC" w:rsidR="003445EA" w:rsidRDefault="003445EA" w:rsidP="00C5064C">
      <w:pPr>
        <w:spacing w:after="0"/>
      </w:pPr>
      <w:r>
        <w:t>Paper 24</w:t>
      </w:r>
    </w:p>
    <w:p w14:paraId="3CDF05F5" w14:textId="1184EE41" w:rsidR="003445EA" w:rsidRDefault="00CB7AEA" w:rsidP="00C5064C">
      <w:pPr>
        <w:spacing w:after="0"/>
      </w:pPr>
      <w:r>
        <w:t xml:space="preserve">CDC, some tables in real-time, some other tables overnight, because the author claims that both ways have disadvantages: real-time add additional workload to the source </w:t>
      </w:r>
      <w:proofErr w:type="gramStart"/>
      <w:r>
        <w:t>systems ,</w:t>
      </w:r>
      <w:proofErr w:type="gramEnd"/>
      <w:r>
        <w:t xml:space="preserve"> conventional ETL is vastness of data</w:t>
      </w:r>
    </w:p>
    <w:p w14:paraId="33B4E13F" w14:textId="3D31F91D" w:rsidR="00D347E6" w:rsidRDefault="00D347E6" w:rsidP="00C5064C">
      <w:pPr>
        <w:spacing w:after="0"/>
      </w:pPr>
    </w:p>
    <w:p w14:paraId="412EB576" w14:textId="2E333EE3" w:rsidR="00D347E6" w:rsidRDefault="00D347E6" w:rsidP="00C5064C">
      <w:pPr>
        <w:spacing w:after="0"/>
      </w:pPr>
      <w:r>
        <w:t>Paper 25</w:t>
      </w:r>
    </w:p>
    <w:p w14:paraId="25AAC642" w14:textId="65BFF79C" w:rsidR="001C18E8" w:rsidRDefault="001C18E8" w:rsidP="001C18E8">
      <w:pPr>
        <w:spacing w:after="0"/>
      </w:pPr>
      <w:r>
        <w:t xml:space="preserve">One primary function of a data warehouse </w:t>
      </w:r>
      <w:proofErr w:type="spellStart"/>
      <w:r>
        <w:t>isto</w:t>
      </w:r>
      <w:proofErr w:type="spellEnd"/>
      <w:r>
        <w:t xml:space="preserve"> take the decision support system (DSS) load off the</w:t>
      </w:r>
    </w:p>
    <w:p w14:paraId="7F00565D" w14:textId="5084D484" w:rsidR="001C18E8" w:rsidRDefault="001C18E8" w:rsidP="001C18E8">
      <w:pPr>
        <w:spacing w:after="0"/>
      </w:pPr>
      <w:r>
        <w:t xml:space="preserve">operational systems. Data warehouses tend to be optimized for DSS queries while operational systems are usually optimized for production workloads such as </w:t>
      </w:r>
      <w:r w:rsidR="00CB3F65">
        <w:t xml:space="preserve">OLTP. This paper discuss delta not only from the DBMS system but also from the other layers. </w:t>
      </w:r>
      <w:r w:rsidR="00FD6063">
        <w:t xml:space="preserve"> From the databases the following methods are identified:</w:t>
      </w:r>
    </w:p>
    <w:p w14:paraId="12D9A1F9" w14:textId="47AB3456" w:rsidR="00FD6063" w:rsidRDefault="00FD6063" w:rsidP="004826ED">
      <w:pPr>
        <w:shd w:val="clear" w:color="auto" w:fill="B4C6E7" w:themeFill="accent1" w:themeFillTint="66"/>
        <w:spacing w:after="0"/>
      </w:pPr>
      <w:r w:rsidRPr="00FD6063">
        <w:rPr>
          <w:b/>
        </w:rPr>
        <w:t>Time stamps</w:t>
      </w:r>
      <w:r>
        <w:t xml:space="preserve"> (if these are included in the source system)</w:t>
      </w:r>
      <w:r w:rsidR="00E53558">
        <w:t xml:space="preserve">. Disadvantage-we capture only the last change prior to the </w:t>
      </w:r>
      <w:proofErr w:type="spellStart"/>
      <w:r w:rsidR="00E53558">
        <w:t>exctraction</w:t>
      </w:r>
      <w:proofErr w:type="spellEnd"/>
      <w:r w:rsidR="00E53558">
        <w:t>, so this method is useful only when there is little change activity.</w:t>
      </w:r>
    </w:p>
    <w:p w14:paraId="165BC71F" w14:textId="544039E8" w:rsidR="00FD6063" w:rsidRDefault="00FD6063" w:rsidP="001C18E8">
      <w:pPr>
        <w:spacing w:after="0"/>
      </w:pPr>
      <w:r w:rsidRPr="00FD6063">
        <w:rPr>
          <w:b/>
        </w:rPr>
        <w:t>Differential snapshot of the whole database</w:t>
      </w:r>
      <w:r>
        <w:t xml:space="preserve"> and then comparison (maybe in some systems only snapshots are allowed)</w:t>
      </w:r>
      <w:r w:rsidR="00E53558">
        <w:t>, like timestamps, it captures only the final state.</w:t>
      </w:r>
    </w:p>
    <w:p w14:paraId="3FD0D92E" w14:textId="24396EA1" w:rsidR="00FD6063" w:rsidRDefault="00FD6063" w:rsidP="001C18E8">
      <w:pPr>
        <w:spacing w:after="0"/>
      </w:pPr>
      <w:r w:rsidRPr="00FD6063">
        <w:rPr>
          <w:b/>
        </w:rPr>
        <w:t>Triggers</w:t>
      </w:r>
      <w:r>
        <w:rPr>
          <w:b/>
        </w:rPr>
        <w:t xml:space="preserve"> - </w:t>
      </w:r>
      <w:r w:rsidRPr="00FD6063">
        <w:t>If a source system permits</w:t>
      </w:r>
      <w:r w:rsidRPr="00FD6063">
        <w:rPr>
          <w:b/>
        </w:rPr>
        <w:t xml:space="preserve"> </w:t>
      </w:r>
      <w:r>
        <w:rPr>
          <w:b/>
        </w:rPr>
        <w:t>(</w:t>
      </w:r>
      <w:r>
        <w:t>the triggered data are written to a table and then the table can be pulled to obtain the deltas)</w:t>
      </w:r>
      <w:r w:rsidR="00210B31">
        <w:t xml:space="preserve">.The advantage is that triggers capture </w:t>
      </w:r>
      <w:proofErr w:type="gramStart"/>
      <w:r w:rsidR="00210B31">
        <w:t>all  changes</w:t>
      </w:r>
      <w:proofErr w:type="gramEnd"/>
      <w:r w:rsidR="00210B31">
        <w:t>. The disadvantage is the significant -overhead</w:t>
      </w:r>
      <w:r w:rsidR="00A93F6C">
        <w:t xml:space="preserve">. Especially when the triggers wrote data in another database (directly to the data warehouse for example) the overhead is ten to hundred times higher. </w:t>
      </w:r>
    </w:p>
    <w:p w14:paraId="5CCF1164" w14:textId="6D34E67D" w:rsidR="00FD6063" w:rsidRDefault="00FD6063" w:rsidP="001C18E8">
      <w:pPr>
        <w:spacing w:after="0"/>
      </w:pPr>
      <w:r w:rsidRPr="00FD6063">
        <w:rPr>
          <w:b/>
        </w:rPr>
        <w:lastRenderedPageBreak/>
        <w:t>Log extraction</w:t>
      </w:r>
      <w:r>
        <w:rPr>
          <w:b/>
        </w:rPr>
        <w:t xml:space="preserve"> -</w:t>
      </w:r>
      <w:r>
        <w:t>redo logs</w:t>
      </w:r>
      <w:r w:rsidR="00E730E1">
        <w:t xml:space="preserve">. No overhead, many replication software is based on logs. Disadvantage: Log formats change often and are different across different version of the same DBMS system. </w:t>
      </w:r>
      <w:r w:rsidR="00720F9F">
        <w:t xml:space="preserve">This means that exactly the same DBMS system must be the first recipient of the delta, or a </w:t>
      </w:r>
      <w:r w:rsidR="0043693C">
        <w:t>third-party</w:t>
      </w:r>
      <w:r w:rsidR="00720F9F">
        <w:t xml:space="preserve"> software is required to integrate logs that have different format. Another requirement is that the </w:t>
      </w:r>
      <w:r w:rsidR="0043693C">
        <w:t>schema</w:t>
      </w:r>
      <w:r w:rsidR="00720F9F">
        <w:t xml:space="preserve"> of the source and destination database should be the same. </w:t>
      </w:r>
    </w:p>
    <w:p w14:paraId="217B35AF" w14:textId="6DDA62D2" w:rsidR="0009664D" w:rsidRPr="00B26F5F" w:rsidRDefault="0009664D" w:rsidP="001C18E8">
      <w:pPr>
        <w:spacing w:after="0"/>
      </w:pPr>
      <w:r w:rsidRPr="0009664D">
        <w:rPr>
          <w:b/>
        </w:rPr>
        <w:t>Op-Delta</w:t>
      </w:r>
      <w:r w:rsidR="00B26F5F">
        <w:rPr>
          <w:b/>
        </w:rPr>
        <w:t xml:space="preserve"> </w:t>
      </w:r>
      <w:r w:rsidR="00B26F5F">
        <w:t xml:space="preserve">log based method that captures deltas as operations that caused the changes, the </w:t>
      </w:r>
      <w:proofErr w:type="spellStart"/>
      <w:r w:rsidR="00B26F5F">
        <w:t>sql</w:t>
      </w:r>
      <w:proofErr w:type="spellEnd"/>
      <w:r w:rsidR="00B26F5F">
        <w:t xml:space="preserve"> statement itself is an Op-Delta. Inserts have the same overhead as generate equivalent number of </w:t>
      </w:r>
      <w:proofErr w:type="spellStart"/>
      <w:r w:rsidR="00B26F5F">
        <w:t>sql</w:t>
      </w:r>
      <w:proofErr w:type="spellEnd"/>
      <w:r w:rsidR="00B26F5F">
        <w:t xml:space="preserve"> statements, but the overhead of deletes and updates is significantly lower. </w:t>
      </w:r>
    </w:p>
    <w:p w14:paraId="71B60926" w14:textId="77777777" w:rsidR="00FD6063" w:rsidRPr="00FD6063" w:rsidRDefault="00FD6063" w:rsidP="001C18E8">
      <w:pPr>
        <w:spacing w:after="0"/>
      </w:pPr>
    </w:p>
    <w:p w14:paraId="20E502F0" w14:textId="5ED0521E" w:rsidR="00FD6063" w:rsidRDefault="005369A7" w:rsidP="001C18E8">
      <w:pPr>
        <w:spacing w:after="0"/>
      </w:pPr>
      <w:r>
        <w:t>Paper 27</w:t>
      </w:r>
    </w:p>
    <w:p w14:paraId="78EB3338" w14:textId="5BD1A5C1" w:rsidR="005369A7" w:rsidRPr="005369A7" w:rsidRDefault="005369A7" w:rsidP="001C18E8">
      <w:pPr>
        <w:spacing w:after="0"/>
      </w:pPr>
      <w:r w:rsidRPr="005369A7">
        <w:t>support day-to-day operations</w:t>
      </w:r>
    </w:p>
    <w:p w14:paraId="14D0BEBF" w14:textId="133E4A18" w:rsidR="005369A7" w:rsidRDefault="005369A7" w:rsidP="001C18E8">
      <w:pPr>
        <w:spacing w:after="0"/>
      </w:pPr>
      <w:r>
        <w:t>How business conditions have changed?</w:t>
      </w:r>
    </w:p>
    <w:p w14:paraId="31D41ACE" w14:textId="34EA94A7" w:rsidR="005369A7" w:rsidRDefault="005369A7" w:rsidP="001C18E8">
      <w:pPr>
        <w:spacing w:after="0"/>
      </w:pPr>
      <w:r>
        <w:t>-In the past, online systems would stop during the night or weekend to provide a window of time for running bulk ETL processes, today this is not acceptable.</w:t>
      </w:r>
    </w:p>
    <w:p w14:paraId="26558B09" w14:textId="4E2653AF" w:rsidR="005369A7" w:rsidRDefault="005369A7" w:rsidP="001C18E8">
      <w:pPr>
        <w:spacing w:after="0"/>
      </w:pPr>
      <w:r>
        <w:t>-Business need timely information due to customer demand, competitive pressure and the need for improved decisions. Today decision makers need data that’s is updated a few times a day or near real time.</w:t>
      </w:r>
    </w:p>
    <w:p w14:paraId="2F653FBC" w14:textId="6A2055D1" w:rsidR="005369A7" w:rsidRDefault="005369A7" w:rsidP="001C18E8">
      <w:pPr>
        <w:spacing w:after="0"/>
      </w:pPr>
      <w:r>
        <w:t>-Data volumes become larger and the ETL need more resources and time and the bulk extract windows are getting smaller.</w:t>
      </w:r>
    </w:p>
    <w:p w14:paraId="758913A8" w14:textId="36DC81B6" w:rsidR="005369A7" w:rsidRDefault="005369A7" w:rsidP="001C18E8">
      <w:pPr>
        <w:spacing w:after="0"/>
      </w:pPr>
      <w:r>
        <w:t>-Cost reduction</w:t>
      </w:r>
    </w:p>
    <w:p w14:paraId="4468E414" w14:textId="44067B9F" w:rsidR="005F181D" w:rsidRPr="005369A7" w:rsidRDefault="005F181D" w:rsidP="001C18E8">
      <w:pPr>
        <w:spacing w:after="0"/>
      </w:pPr>
      <w:r>
        <w:t xml:space="preserve">Bulk ETL operations require more processing power, more memory and more band </w:t>
      </w:r>
      <w:proofErr w:type="spellStart"/>
      <w:r>
        <w:t>with</w:t>
      </w:r>
      <w:proofErr w:type="spellEnd"/>
      <w:r>
        <w:t xml:space="preserve">, more administration and IT resources. </w:t>
      </w:r>
    </w:p>
    <w:p w14:paraId="0C1FC72B" w14:textId="50B7C20D" w:rsidR="00FD6063" w:rsidRDefault="005F181D" w:rsidP="001C18E8">
      <w:pPr>
        <w:spacing w:after="0"/>
      </w:pPr>
      <w:r>
        <w:t>What CDC offers:</w:t>
      </w:r>
    </w:p>
    <w:p w14:paraId="349C3E2C" w14:textId="5688CD1D" w:rsidR="005F181D" w:rsidRDefault="005F181D" w:rsidP="001C18E8">
      <w:pPr>
        <w:spacing w:after="0"/>
      </w:pPr>
      <w:r>
        <w:t>Makes integration efficient and real-time</w:t>
      </w:r>
    </w:p>
    <w:p w14:paraId="5931AAEC" w14:textId="4C4C2865" w:rsidR="005F181D" w:rsidRDefault="005F181D" w:rsidP="001C18E8">
      <w:pPr>
        <w:spacing w:after="0"/>
      </w:pPr>
      <w:r>
        <w:t xml:space="preserve">CDC runs in the background and there is no degradation in the performance and service levels of the </w:t>
      </w:r>
      <w:proofErr w:type="spellStart"/>
      <w:r>
        <w:t>oltp</w:t>
      </w:r>
      <w:proofErr w:type="spellEnd"/>
      <w:r>
        <w:t xml:space="preserve"> </w:t>
      </w:r>
      <w:proofErr w:type="spellStart"/>
      <w:r>
        <w:t>systes</w:t>
      </w:r>
      <w:proofErr w:type="spellEnd"/>
    </w:p>
    <w:p w14:paraId="20B67F70" w14:textId="5225CF80" w:rsidR="005F181D" w:rsidRDefault="005F181D" w:rsidP="001C18E8">
      <w:pPr>
        <w:spacing w:after="0"/>
      </w:pPr>
      <w:r>
        <w:t>CDC provides current data by constantly identifying changes</w:t>
      </w:r>
    </w:p>
    <w:p w14:paraId="0F963B1E" w14:textId="7160C778" w:rsidR="005F181D" w:rsidRDefault="005F181D" w:rsidP="001C18E8">
      <w:pPr>
        <w:spacing w:after="0"/>
      </w:pPr>
      <w:r>
        <w:t>CDC requires less resources in hardware and software</w:t>
      </w:r>
    </w:p>
    <w:p w14:paraId="28D13BEF" w14:textId="7DF51B9C" w:rsidR="005F181D" w:rsidRDefault="005F181D" w:rsidP="001C18E8">
      <w:pPr>
        <w:spacing w:after="0"/>
      </w:pPr>
    </w:p>
    <w:p w14:paraId="3F311D11" w14:textId="0E298794" w:rsidR="005F181D" w:rsidRDefault="005F181D" w:rsidP="001C18E8">
      <w:pPr>
        <w:spacing w:after="0"/>
      </w:pPr>
      <w:r>
        <w:t>Key components of a CDC solution</w:t>
      </w:r>
    </w:p>
    <w:p w14:paraId="6A42F9F3" w14:textId="03EC09D7" w:rsidR="005F181D" w:rsidRDefault="005F181D" w:rsidP="001C18E8">
      <w:pPr>
        <w:spacing w:after="0"/>
      </w:pPr>
      <w:r>
        <w:t>-Change Capture Agents</w:t>
      </w:r>
    </w:p>
    <w:p w14:paraId="11422C9D" w14:textId="7F9A0121" w:rsidR="005F181D" w:rsidRDefault="005F181D" w:rsidP="001C18E8">
      <w:pPr>
        <w:spacing w:after="0"/>
      </w:pPr>
      <w:r w:rsidRPr="005F181D">
        <w:t>Change capture agents are the software components that are responsible for the identification and capture of</w:t>
      </w:r>
      <w:r>
        <w:t xml:space="preserve"> </w:t>
      </w:r>
      <w:r w:rsidRPr="005F181D">
        <w:t>changes to the source operational data store</w:t>
      </w:r>
    </w:p>
    <w:p w14:paraId="1FC7D6B6" w14:textId="07D4BF5E" w:rsidR="00FD6063" w:rsidRDefault="005F181D" w:rsidP="001C18E8">
      <w:pPr>
        <w:spacing w:after="0"/>
      </w:pPr>
      <w:r>
        <w:t>-</w:t>
      </w:r>
      <w:r w:rsidRPr="005F181D">
        <w:t>Change Data Services</w:t>
      </w:r>
    </w:p>
    <w:p w14:paraId="07BE1DF1" w14:textId="18175C25" w:rsidR="006365F7" w:rsidRDefault="006365F7" w:rsidP="001C18E8">
      <w:pPr>
        <w:spacing w:after="0"/>
      </w:pPr>
      <w:r>
        <w:t xml:space="preserve">Filtering, life cycle management, auditing </w:t>
      </w:r>
      <w:proofErr w:type="spellStart"/>
      <w:r>
        <w:t>etc</w:t>
      </w:r>
      <w:proofErr w:type="spellEnd"/>
    </w:p>
    <w:p w14:paraId="5336C67D" w14:textId="22EF34B4" w:rsidR="006365F7" w:rsidRDefault="006365F7" w:rsidP="001C18E8">
      <w:pPr>
        <w:spacing w:after="0"/>
      </w:pPr>
      <w:r>
        <w:t>-Change Delivery</w:t>
      </w:r>
    </w:p>
    <w:p w14:paraId="4DC5A4DF" w14:textId="3473D298" w:rsidR="006365F7" w:rsidRDefault="006365F7" w:rsidP="006365F7">
      <w:pPr>
        <w:spacing w:after="0"/>
      </w:pPr>
      <w:r>
        <w:t>Change delivery mechanisms are responsible for the reliable delivery of changed data to change consumers -typically an ETL program</w:t>
      </w:r>
    </w:p>
    <w:p w14:paraId="58521E52" w14:textId="77777777" w:rsidR="006365F7" w:rsidRDefault="006365F7" w:rsidP="006365F7">
      <w:pPr>
        <w:spacing w:after="0"/>
      </w:pPr>
      <w:r>
        <w:t>Changes can be delivered including a push or pull model. A pull model means that the change</w:t>
      </w:r>
    </w:p>
    <w:p w14:paraId="61620EDF" w14:textId="77777777" w:rsidR="006365F7" w:rsidRDefault="006365F7" w:rsidP="006365F7">
      <w:pPr>
        <w:spacing w:after="0"/>
      </w:pPr>
      <w:r>
        <w:t>consumer asks for the changes on a periodic basis (as frequently as needed, typically every few minutes or hours),</w:t>
      </w:r>
    </w:p>
    <w:p w14:paraId="09E16E1C" w14:textId="77777777" w:rsidR="006365F7" w:rsidRDefault="006365F7" w:rsidP="006365F7">
      <w:pPr>
        <w:spacing w:after="0"/>
      </w:pPr>
      <w:r>
        <w:t>preferably using a standard interface such as ODBC or JDBC. A push model means that the change consumer</w:t>
      </w:r>
    </w:p>
    <w:p w14:paraId="2849EDA2" w14:textId="77777777" w:rsidR="006365F7" w:rsidRDefault="006365F7" w:rsidP="006365F7">
      <w:pPr>
        <w:spacing w:after="0"/>
      </w:pPr>
      <w:r>
        <w:t>listens and waits for changes, and those are delivered as soon as they are captured, typically using some</w:t>
      </w:r>
    </w:p>
    <w:p w14:paraId="4E90FEDE" w14:textId="66328086" w:rsidR="006365F7" w:rsidRDefault="006365F7" w:rsidP="006365F7">
      <w:pPr>
        <w:spacing w:after="0"/>
      </w:pPr>
      <w:r>
        <w:lastRenderedPageBreak/>
        <w:t>messaging middleware</w:t>
      </w:r>
    </w:p>
    <w:p w14:paraId="3A798992" w14:textId="711D44E1" w:rsidR="008937BC" w:rsidRDefault="008937BC" w:rsidP="006365F7">
      <w:pPr>
        <w:spacing w:after="0"/>
      </w:pPr>
      <w:r>
        <w:t>Pull:</w:t>
      </w:r>
    </w:p>
    <w:p w14:paraId="0AE872C3" w14:textId="3EE2E5C4" w:rsidR="008937BC" w:rsidRDefault="008937BC" w:rsidP="008937BC">
      <w:pPr>
        <w:spacing w:after="0"/>
      </w:pPr>
      <w:r w:rsidRPr="008937BC">
        <w:t>When should organizations use this approach? This batch-oriented approach is very easy to implement, as it is similar to traditional ETL processes and capitalizes on existing skill sets. Organizations should use this method when their latency requirements are measured in hours or minutes.</w:t>
      </w:r>
    </w:p>
    <w:p w14:paraId="21956F11" w14:textId="6BB8A92B" w:rsidR="00361347" w:rsidRDefault="00361347" w:rsidP="008937BC">
      <w:pPr>
        <w:spacing w:after="0"/>
      </w:pPr>
      <w:r>
        <w:t>Push:</w:t>
      </w:r>
    </w:p>
    <w:p w14:paraId="454DA1CA" w14:textId="6F3D52C4" w:rsidR="00361347" w:rsidRDefault="00361347" w:rsidP="00361347">
      <w:pPr>
        <w:spacing w:after="0"/>
      </w:pPr>
      <w:r>
        <w:t xml:space="preserve"> the change delivery</w:t>
      </w:r>
    </w:p>
    <w:p w14:paraId="4E449D7F" w14:textId="77777777" w:rsidR="00361347" w:rsidRDefault="00361347" w:rsidP="00361347">
      <w:pPr>
        <w:spacing w:after="0"/>
      </w:pPr>
      <w:r>
        <w:t>mechanism pushes the changes to the ETL program as soon as changes are captured. This is typically done using</w:t>
      </w:r>
    </w:p>
    <w:p w14:paraId="72F87489" w14:textId="77777777" w:rsidR="00361347" w:rsidRDefault="00361347" w:rsidP="00361347">
      <w:pPr>
        <w:spacing w:after="0"/>
      </w:pPr>
      <w:r>
        <w:t>a reliable transport such as an event-delivery mechanism or messaging middleware. This real-time approach is required when the BI</w:t>
      </w:r>
    </w:p>
    <w:p w14:paraId="263EC358" w14:textId="2DF64EA8" w:rsidR="00361347" w:rsidRDefault="00361347" w:rsidP="00361347">
      <w:pPr>
        <w:spacing w:after="0"/>
      </w:pPr>
      <w:r>
        <w:t>applications demand zero latency and the most up-to-date data</w:t>
      </w:r>
    </w:p>
    <w:p w14:paraId="0FF804AC" w14:textId="519F67B5" w:rsidR="00361347" w:rsidRDefault="00361347" w:rsidP="00361347">
      <w:pPr>
        <w:spacing w:after="0"/>
      </w:pPr>
      <w:r>
        <w:t>-Captured changes may need to be delivered to more than one consumer, such as</w:t>
      </w:r>
    </w:p>
    <w:p w14:paraId="5D34439E" w14:textId="6B5A69B0" w:rsidR="00361347" w:rsidRDefault="00361347" w:rsidP="00361347">
      <w:pPr>
        <w:spacing w:after="0"/>
      </w:pPr>
      <w:r>
        <w:t>multiple ETL processes, data synchronization applications and business activity monitoring</w:t>
      </w:r>
    </w:p>
    <w:p w14:paraId="0695641A" w14:textId="3B21F434" w:rsidR="00361347" w:rsidRDefault="00361347" w:rsidP="00361347">
      <w:pPr>
        <w:spacing w:after="0"/>
      </w:pPr>
    </w:p>
    <w:p w14:paraId="20A2345A" w14:textId="25B2FF2B" w:rsidR="00DE5AFC" w:rsidRDefault="00DE5AFC" w:rsidP="00361347">
      <w:pPr>
        <w:spacing w:after="0"/>
      </w:pPr>
      <w:r>
        <w:t>Paper-29</w:t>
      </w:r>
    </w:p>
    <w:p w14:paraId="5EF3ECA9" w14:textId="4ECAF9A4" w:rsidR="001056FB" w:rsidRDefault="001056FB" w:rsidP="00361347">
      <w:pPr>
        <w:spacing w:after="0"/>
      </w:pPr>
    </w:p>
    <w:p w14:paraId="5BD7F825" w14:textId="298CE505" w:rsidR="001056FB" w:rsidRDefault="00EB04C1" w:rsidP="00361347">
      <w:pPr>
        <w:spacing w:after="0"/>
      </w:pPr>
      <w:r>
        <w:t>Problems of near real time integration</w:t>
      </w:r>
    </w:p>
    <w:p w14:paraId="7579B92C" w14:textId="77777777" w:rsidR="00EB04C1" w:rsidRDefault="00EB04C1" w:rsidP="00EB04C1">
      <w:pPr>
        <w:spacing w:after="0"/>
      </w:pPr>
      <w:r>
        <w:t>. Repeated extraction and transformation of master</w:t>
      </w:r>
    </w:p>
    <w:p w14:paraId="59C1C5EB" w14:textId="77777777" w:rsidR="00EB04C1" w:rsidRDefault="00EB04C1" w:rsidP="00EB04C1">
      <w:pPr>
        <w:spacing w:after="0"/>
      </w:pPr>
      <w:r>
        <w:t>data for each data loading window is an overhead.</w:t>
      </w:r>
    </w:p>
    <w:p w14:paraId="1D3AC02B" w14:textId="79D2A8CD" w:rsidR="00EB04C1" w:rsidRDefault="00EB04C1" w:rsidP="00EB04C1">
      <w:pPr>
        <w:spacing w:after="0"/>
      </w:pPr>
      <w:r>
        <w:t xml:space="preserve">2. No plug-and-play </w:t>
      </w:r>
      <w:proofErr w:type="spellStart"/>
      <w:r>
        <w:t>suppor</w:t>
      </w:r>
      <w:proofErr w:type="spellEnd"/>
    </w:p>
    <w:p w14:paraId="6AF48F6D" w14:textId="46189958" w:rsidR="00DE5AFC" w:rsidRDefault="00EB04C1" w:rsidP="00EB04C1">
      <w:pPr>
        <w:spacing w:after="0"/>
      </w:pPr>
      <w:r>
        <w:t>master data -does not change often and transactional data which is updated regularly.</w:t>
      </w:r>
    </w:p>
    <w:p w14:paraId="38BFA4E1" w14:textId="2B251266" w:rsidR="00EB04C1" w:rsidRDefault="00EB04C1" w:rsidP="00EB04C1">
      <w:pPr>
        <w:spacing w:after="0"/>
      </w:pPr>
    </w:p>
    <w:p w14:paraId="210A45C7" w14:textId="77777777" w:rsidR="00EB04C1" w:rsidRDefault="00EB04C1" w:rsidP="00EB04C1">
      <w:pPr>
        <w:spacing w:after="0"/>
      </w:pPr>
      <w:r>
        <w:t>Enterprise Application Integration (EAI) [13</w:t>
      </w:r>
      <w:proofErr w:type="gramStart"/>
      <w:r>
        <w:t>][</w:t>
      </w:r>
      <w:proofErr w:type="gramEnd"/>
      <w:r>
        <w:t>15]</w:t>
      </w:r>
    </w:p>
    <w:p w14:paraId="2223ADEC" w14:textId="77777777" w:rsidR="00EB04C1" w:rsidRDefault="00EB04C1" w:rsidP="00EB04C1">
      <w:pPr>
        <w:spacing w:after="0"/>
      </w:pPr>
      <w:r>
        <w:t>also seems to integrate business applications near to</w:t>
      </w:r>
    </w:p>
    <w:p w14:paraId="4DD40D47" w14:textId="77777777" w:rsidR="00EB04C1" w:rsidRDefault="00EB04C1" w:rsidP="00EB04C1">
      <w:pPr>
        <w:spacing w:after="0"/>
      </w:pPr>
      <w:r>
        <w:t>real-time basis. Two architectures, hub-spoke, and bus,</w:t>
      </w:r>
    </w:p>
    <w:p w14:paraId="5B0E2EC3" w14:textId="77777777" w:rsidR="00EB04C1" w:rsidRDefault="00EB04C1" w:rsidP="00EB04C1">
      <w:pPr>
        <w:spacing w:after="0"/>
      </w:pPr>
      <w:r>
        <w:t>have been proposed to improve traditional ETL tools.</w:t>
      </w:r>
    </w:p>
    <w:p w14:paraId="4A24E41A" w14:textId="77777777" w:rsidR="00EB04C1" w:rsidRDefault="00EB04C1" w:rsidP="00EB04C1">
      <w:pPr>
        <w:spacing w:after="0"/>
      </w:pPr>
      <w:r>
        <w:t>In the case of hub-spoke architecture scalability is</w:t>
      </w:r>
    </w:p>
    <w:p w14:paraId="044F9D8E" w14:textId="77777777" w:rsidR="00EB04C1" w:rsidRDefault="00EB04C1" w:rsidP="00EB04C1">
      <w:pPr>
        <w:spacing w:after="0"/>
      </w:pPr>
      <w:proofErr w:type="gramStart"/>
      <w:r>
        <w:t>affected</w:t>
      </w:r>
      <w:proofErr w:type="gramEnd"/>
      <w:r>
        <w:t xml:space="preserve"> as the number of messages increase and also a</w:t>
      </w:r>
    </w:p>
    <w:p w14:paraId="7D5BF778" w14:textId="77777777" w:rsidR="00EB04C1" w:rsidRDefault="00EB04C1" w:rsidP="00EB04C1">
      <w:pPr>
        <w:spacing w:after="0"/>
      </w:pPr>
      <w:r>
        <w:t>single point failure is introduced. In a bus architecture</w:t>
      </w:r>
    </w:p>
    <w:p w14:paraId="4C31C136" w14:textId="77777777" w:rsidR="00EB04C1" w:rsidRDefault="00EB04C1" w:rsidP="00EB04C1">
      <w:pPr>
        <w:spacing w:after="0"/>
      </w:pPr>
      <w:r>
        <w:t>the message transformation engine is distributed</w:t>
      </w:r>
    </w:p>
    <w:p w14:paraId="2BCE0FF5" w14:textId="77777777" w:rsidR="00EB04C1" w:rsidRDefault="00EB04C1" w:rsidP="00EB04C1">
      <w:pPr>
        <w:spacing w:after="0"/>
      </w:pPr>
      <w:r>
        <w:t>among the applications, which improves the scalability</w:t>
      </w:r>
    </w:p>
    <w:p w14:paraId="483F918B" w14:textId="1B46ED97" w:rsidR="00EB04C1" w:rsidRDefault="00EB04C1" w:rsidP="00EB04C1">
      <w:pPr>
        <w:spacing w:after="0"/>
      </w:pPr>
      <w:proofErr w:type="gramStart"/>
      <w:r>
        <w:t>but</w:t>
      </w:r>
      <w:proofErr w:type="gramEnd"/>
      <w:r>
        <w:t xml:space="preserve"> makes it more complex to manage</w:t>
      </w:r>
    </w:p>
    <w:p w14:paraId="5BA859E8" w14:textId="77777777" w:rsidR="00A72C9F" w:rsidRDefault="00A72C9F" w:rsidP="00EB04C1">
      <w:pPr>
        <w:spacing w:after="0"/>
      </w:pPr>
    </w:p>
    <w:p w14:paraId="648E0759" w14:textId="2E0C69A3" w:rsidR="00A72C9F" w:rsidRDefault="00A72C9F" w:rsidP="00EB04C1">
      <w:pPr>
        <w:spacing w:after="0"/>
      </w:pPr>
      <w:r>
        <w:t>Read again about the middleware</w:t>
      </w:r>
    </w:p>
    <w:p w14:paraId="2D3D5D72" w14:textId="77777777" w:rsidR="00A72C9F" w:rsidRDefault="00A72C9F" w:rsidP="00EB04C1">
      <w:pPr>
        <w:spacing w:after="0"/>
      </w:pPr>
    </w:p>
    <w:p w14:paraId="26369FFA" w14:textId="69343055" w:rsidR="00A72C9F" w:rsidRDefault="00A72C9F" w:rsidP="00EB04C1">
      <w:pPr>
        <w:spacing w:after="0"/>
      </w:pPr>
      <w:r>
        <w:t>Paper-30</w:t>
      </w:r>
    </w:p>
    <w:p w14:paraId="18A41130" w14:textId="484F9EFB" w:rsidR="00A72C9F" w:rsidRDefault="00A72C9F" w:rsidP="00EB04C1">
      <w:pPr>
        <w:spacing w:after="0"/>
      </w:pPr>
      <w:r>
        <w:t xml:space="preserve">Web services </w:t>
      </w:r>
      <w:proofErr w:type="spellStart"/>
      <w:r>
        <w:t>etl</w:t>
      </w:r>
      <w:proofErr w:type="spellEnd"/>
      <w:r>
        <w:t xml:space="preserve">, very </w:t>
      </w:r>
      <w:proofErr w:type="gramStart"/>
      <w:r>
        <w:t>generic ,</w:t>
      </w:r>
      <w:proofErr w:type="gramEnd"/>
      <w:r>
        <w:t xml:space="preserve"> it doesn’t explain how these web services work</w:t>
      </w:r>
    </w:p>
    <w:p w14:paraId="3192EB8F" w14:textId="77777777" w:rsidR="00A72C9F" w:rsidRDefault="00A72C9F" w:rsidP="00EB04C1">
      <w:pPr>
        <w:spacing w:after="0"/>
      </w:pPr>
    </w:p>
    <w:p w14:paraId="6C63A7C3" w14:textId="5C5FDD49" w:rsidR="00A72C9F" w:rsidRDefault="00A72C9F" w:rsidP="00EB04C1">
      <w:pPr>
        <w:spacing w:after="0"/>
      </w:pPr>
      <w:r>
        <w:t>Paper 31</w:t>
      </w:r>
    </w:p>
    <w:p w14:paraId="7B3FDF21" w14:textId="4E8BF6BC" w:rsidR="00A72C9F" w:rsidRDefault="00A72C9F" w:rsidP="00EB04C1">
      <w:pPr>
        <w:spacing w:after="0"/>
        <w:rPr>
          <w:rFonts w:ascii="Times New Roman" w:hAnsi="Times New Roman" w:cs="Times New Roman"/>
          <w:color w:val="000000"/>
          <w:sz w:val="18"/>
          <w:szCs w:val="18"/>
        </w:rPr>
      </w:pPr>
      <w:r w:rsidRPr="00A72C9F">
        <w:rPr>
          <w:rFonts w:ascii="Times New Roman" w:hAnsi="Times New Roman" w:cs="Times New Roman"/>
          <w:color w:val="000000"/>
          <w:sz w:val="18"/>
          <w:szCs w:val="18"/>
        </w:rPr>
        <w:t>Change data capture can capture modified data in two modes</w:t>
      </w:r>
      <w:proofErr w:type="gramStart"/>
      <w:r w:rsidRPr="00A72C9F">
        <w:rPr>
          <w:rFonts w:ascii="Times New Roman" w:hAnsi="Times New Roman" w:cs="Times New Roman"/>
          <w:color w:val="000000"/>
          <w:sz w:val="18"/>
          <w:szCs w:val="18"/>
        </w:rPr>
        <w:t>:</w:t>
      </w:r>
      <w:proofErr w:type="gramEnd"/>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Synchronous: Modified data is captured</w:t>
      </w:r>
      <w:r w:rsidRPr="00A72C9F">
        <w:rPr>
          <w:color w:val="000000"/>
          <w:sz w:val="18"/>
          <w:szCs w:val="18"/>
        </w:rPr>
        <w:br/>
      </w:r>
      <w:r w:rsidRPr="00A72C9F">
        <w:rPr>
          <w:rFonts w:ascii="Times New Roman" w:hAnsi="Times New Roman" w:cs="Times New Roman"/>
          <w:color w:val="000000"/>
          <w:sz w:val="18"/>
          <w:szCs w:val="18"/>
        </w:rPr>
        <w:t>immediately. This is performed by using triggers on</w:t>
      </w:r>
      <w:r w:rsidRPr="00A72C9F">
        <w:rPr>
          <w:color w:val="000000"/>
          <w:sz w:val="18"/>
          <w:szCs w:val="18"/>
        </w:rPr>
        <w:br/>
      </w:r>
      <w:r w:rsidRPr="00A72C9F">
        <w:rPr>
          <w:rFonts w:ascii="Times New Roman" w:hAnsi="Times New Roman" w:cs="Times New Roman"/>
          <w:color w:val="000000"/>
          <w:sz w:val="18"/>
          <w:szCs w:val="18"/>
        </w:rPr>
        <w:t>OLTP tables. This type of capturing mode effects</w:t>
      </w:r>
      <w:r w:rsidRPr="00A72C9F">
        <w:rPr>
          <w:color w:val="000000"/>
          <w:sz w:val="18"/>
          <w:szCs w:val="18"/>
        </w:rPr>
        <w:br/>
      </w:r>
      <w:r w:rsidRPr="00A72C9F">
        <w:rPr>
          <w:rFonts w:ascii="Times New Roman" w:hAnsi="Times New Roman" w:cs="Times New Roman"/>
          <w:color w:val="000000"/>
          <w:sz w:val="18"/>
          <w:szCs w:val="18"/>
        </w:rPr>
        <w:t>OLTP as it is a part of transaction processing.</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Asynchronous: Modified data is captured after SQL</w:t>
      </w:r>
      <w:r w:rsidRPr="00A72C9F">
        <w:rPr>
          <w:color w:val="000000"/>
          <w:sz w:val="18"/>
          <w:szCs w:val="18"/>
        </w:rPr>
        <w:br/>
      </w:r>
      <w:r w:rsidRPr="00A72C9F">
        <w:rPr>
          <w:rFonts w:ascii="Times New Roman" w:hAnsi="Times New Roman" w:cs="Times New Roman"/>
          <w:color w:val="000000"/>
          <w:sz w:val="18"/>
          <w:szCs w:val="18"/>
        </w:rPr>
        <w:lastRenderedPageBreak/>
        <w:t>statement performs its operation. Then after</w:t>
      </w:r>
      <w:r w:rsidRPr="00A72C9F">
        <w:rPr>
          <w:color w:val="000000"/>
          <w:sz w:val="18"/>
          <w:szCs w:val="18"/>
        </w:rPr>
        <w:br/>
      </w:r>
      <w:r w:rsidRPr="00A72C9F">
        <w:rPr>
          <w:rFonts w:ascii="Times New Roman" w:hAnsi="Times New Roman" w:cs="Times New Roman"/>
          <w:color w:val="000000"/>
          <w:sz w:val="18"/>
          <w:szCs w:val="18"/>
        </w:rPr>
        <w:t>committing the operation data is written into log</w:t>
      </w:r>
      <w:r w:rsidRPr="00A72C9F">
        <w:rPr>
          <w:color w:val="000000"/>
          <w:sz w:val="18"/>
          <w:szCs w:val="18"/>
        </w:rPr>
        <w:br/>
      </w:r>
      <w:r w:rsidRPr="00A72C9F">
        <w:rPr>
          <w:rFonts w:ascii="Times New Roman" w:hAnsi="Times New Roman" w:cs="Times New Roman"/>
          <w:color w:val="000000"/>
          <w:sz w:val="18"/>
          <w:szCs w:val="18"/>
        </w:rPr>
        <w:t>files. These log files are read to capture modified</w:t>
      </w:r>
      <w:r w:rsidRPr="00A72C9F">
        <w:rPr>
          <w:color w:val="000000"/>
          <w:sz w:val="18"/>
          <w:szCs w:val="18"/>
        </w:rPr>
        <w:br/>
      </w:r>
      <w:r w:rsidRPr="00A72C9F">
        <w:rPr>
          <w:rFonts w:ascii="Times New Roman" w:hAnsi="Times New Roman" w:cs="Times New Roman"/>
          <w:color w:val="000000"/>
          <w:sz w:val="18"/>
          <w:szCs w:val="18"/>
        </w:rPr>
        <w:t>data. It has no effect on OLTP.</w:t>
      </w:r>
      <w:r w:rsidRPr="00A72C9F">
        <w:rPr>
          <w:color w:val="000000"/>
          <w:sz w:val="18"/>
          <w:szCs w:val="18"/>
        </w:rPr>
        <w:br/>
      </w:r>
      <w:r w:rsidRPr="00A72C9F">
        <w:rPr>
          <w:rFonts w:ascii="Times New Roman" w:hAnsi="Times New Roman" w:cs="Times New Roman"/>
          <w:color w:val="000000"/>
          <w:sz w:val="18"/>
          <w:szCs w:val="18"/>
        </w:rPr>
        <w:t>Some advantages of Change data Capture are</w:t>
      </w:r>
      <w:proofErr w:type="gramStart"/>
      <w:r w:rsidRPr="00A72C9F">
        <w:rPr>
          <w:rFonts w:ascii="Times New Roman" w:hAnsi="Times New Roman" w:cs="Times New Roman"/>
          <w:color w:val="000000"/>
          <w:sz w:val="18"/>
          <w:szCs w:val="18"/>
        </w:rPr>
        <w:t>:</w:t>
      </w:r>
      <w:proofErr w:type="gramEnd"/>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Completeness: CDC can capture all effects of insert,</w:t>
      </w:r>
      <w:r w:rsidRPr="00A72C9F">
        <w:rPr>
          <w:color w:val="000000"/>
          <w:sz w:val="18"/>
          <w:szCs w:val="18"/>
        </w:rPr>
        <w:br/>
      </w:r>
      <w:r w:rsidRPr="00A72C9F">
        <w:rPr>
          <w:rFonts w:ascii="Times New Roman" w:hAnsi="Times New Roman" w:cs="Times New Roman"/>
          <w:color w:val="000000"/>
          <w:sz w:val="18"/>
          <w:szCs w:val="18"/>
        </w:rPr>
        <w:t>update and delete operations. Also it can capture</w:t>
      </w:r>
      <w:r w:rsidRPr="00A72C9F">
        <w:rPr>
          <w:color w:val="000000"/>
          <w:sz w:val="18"/>
          <w:szCs w:val="18"/>
        </w:rPr>
        <w:br/>
      </w:r>
      <w:r w:rsidRPr="00A72C9F">
        <w:rPr>
          <w:rFonts w:ascii="Times New Roman" w:hAnsi="Times New Roman" w:cs="Times New Roman"/>
          <w:color w:val="000000"/>
          <w:sz w:val="18"/>
          <w:szCs w:val="18"/>
        </w:rPr>
        <w:t>change in data value, if any, after modification.</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Performance: Asynchronous change data capture</w:t>
      </w:r>
      <w:r w:rsidRPr="00A72C9F">
        <w:rPr>
          <w:color w:val="000000"/>
          <w:sz w:val="18"/>
          <w:szCs w:val="18"/>
        </w:rPr>
        <w:br/>
      </w:r>
      <w:r w:rsidRPr="00A72C9F">
        <w:rPr>
          <w:rFonts w:ascii="Times New Roman" w:hAnsi="Times New Roman" w:cs="Times New Roman"/>
          <w:color w:val="000000"/>
          <w:sz w:val="18"/>
          <w:szCs w:val="18"/>
        </w:rPr>
        <w:t>has minimal impact on the source database.</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Cost: Change data capture reduces overhead cost</w:t>
      </w:r>
      <w:r w:rsidRPr="00A72C9F">
        <w:rPr>
          <w:color w:val="000000"/>
          <w:sz w:val="18"/>
          <w:szCs w:val="18"/>
        </w:rPr>
        <w:br/>
      </w:r>
      <w:r w:rsidRPr="00A72C9F">
        <w:rPr>
          <w:rFonts w:ascii="Times New Roman" w:hAnsi="Times New Roman" w:cs="Times New Roman"/>
          <w:color w:val="000000"/>
          <w:sz w:val="18"/>
          <w:szCs w:val="18"/>
        </w:rPr>
        <w:t>because it simplifies the extraction process as it</w:t>
      </w:r>
      <w:r w:rsidRPr="00A72C9F">
        <w:rPr>
          <w:color w:val="000000"/>
          <w:sz w:val="18"/>
          <w:szCs w:val="18"/>
        </w:rPr>
        <w:br/>
      </w:r>
      <w:r w:rsidRPr="00A72C9F">
        <w:rPr>
          <w:rFonts w:ascii="Times New Roman" w:hAnsi="Times New Roman" w:cs="Times New Roman"/>
          <w:color w:val="000000"/>
          <w:sz w:val="18"/>
          <w:szCs w:val="18"/>
        </w:rPr>
        <w:t>extracts only change data from the database.</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Makes ETL process efficient.</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Data warehouse process and operational systems are</w:t>
      </w:r>
      <w:r w:rsidRPr="00A72C9F">
        <w:rPr>
          <w:color w:val="000000"/>
          <w:sz w:val="18"/>
          <w:szCs w:val="18"/>
        </w:rPr>
        <w:br/>
      </w:r>
      <w:r w:rsidRPr="00A72C9F">
        <w:rPr>
          <w:rFonts w:ascii="Times New Roman" w:hAnsi="Times New Roman" w:cs="Times New Roman"/>
          <w:color w:val="000000"/>
          <w:sz w:val="18"/>
          <w:szCs w:val="18"/>
        </w:rPr>
        <w:t>completely decoupled from each other. This means</w:t>
      </w:r>
      <w:r w:rsidRPr="00A72C9F">
        <w:rPr>
          <w:color w:val="000000"/>
          <w:sz w:val="18"/>
          <w:szCs w:val="18"/>
        </w:rPr>
        <w:br/>
      </w:r>
      <w:r w:rsidRPr="00A72C9F">
        <w:rPr>
          <w:rFonts w:ascii="Times New Roman" w:hAnsi="Times New Roman" w:cs="Times New Roman"/>
          <w:color w:val="000000"/>
          <w:sz w:val="18"/>
          <w:szCs w:val="18"/>
        </w:rPr>
        <w:t>any operational failure or recovery in either of the</w:t>
      </w:r>
      <w:r w:rsidRPr="00A72C9F">
        <w:rPr>
          <w:color w:val="000000"/>
          <w:sz w:val="18"/>
          <w:szCs w:val="18"/>
        </w:rPr>
        <w:br/>
      </w:r>
      <w:r w:rsidRPr="00A72C9F">
        <w:rPr>
          <w:rFonts w:ascii="Times New Roman" w:hAnsi="Times New Roman" w:cs="Times New Roman"/>
          <w:color w:val="000000"/>
          <w:sz w:val="18"/>
          <w:szCs w:val="18"/>
        </w:rPr>
        <w:t>systems will not affect one another</w:t>
      </w:r>
    </w:p>
    <w:p w14:paraId="6A8559F2" w14:textId="77777777" w:rsidR="00A72C9F" w:rsidRDefault="00A72C9F" w:rsidP="00EB04C1">
      <w:pPr>
        <w:spacing w:after="0"/>
        <w:rPr>
          <w:rFonts w:ascii="Times New Roman" w:hAnsi="Times New Roman" w:cs="Times New Roman"/>
          <w:color w:val="000000"/>
          <w:sz w:val="18"/>
          <w:szCs w:val="18"/>
        </w:rPr>
      </w:pPr>
    </w:p>
    <w:p w14:paraId="3659FD41" w14:textId="77777777" w:rsidR="00A72C9F" w:rsidRDefault="00A72C9F" w:rsidP="00A72C9F">
      <w:pPr>
        <w:spacing w:after="0"/>
      </w:pPr>
      <w:r>
        <w:t>There are various ways to implement CDC. Following are</w:t>
      </w:r>
    </w:p>
    <w:p w14:paraId="35556B19" w14:textId="77777777" w:rsidR="00A72C9F" w:rsidRDefault="00A72C9F" w:rsidP="00A72C9F">
      <w:pPr>
        <w:spacing w:after="0"/>
      </w:pPr>
      <w:proofErr w:type="gramStart"/>
      <w:r>
        <w:t>some</w:t>
      </w:r>
      <w:proofErr w:type="gramEnd"/>
      <w:r>
        <w:t xml:space="preserve"> of the techniques to capture change data:</w:t>
      </w:r>
    </w:p>
    <w:p w14:paraId="28FA78AC" w14:textId="77777777" w:rsidR="00A72C9F" w:rsidRDefault="00A72C9F" w:rsidP="00A72C9F">
      <w:pPr>
        <w:spacing w:after="0"/>
      </w:pPr>
      <w:r>
        <w:t>- Triggers: a trigger is a special kind of stored</w:t>
      </w:r>
    </w:p>
    <w:p w14:paraId="2BF4291D" w14:textId="77777777" w:rsidR="00A72C9F" w:rsidRDefault="00A72C9F" w:rsidP="00A72C9F">
      <w:pPr>
        <w:spacing w:after="0"/>
      </w:pPr>
      <w:proofErr w:type="gramStart"/>
      <w:r>
        <w:t>procedure</w:t>
      </w:r>
      <w:proofErr w:type="gramEnd"/>
      <w:r>
        <w:t xml:space="preserve"> that is invoked whenever an attempt is</w:t>
      </w:r>
    </w:p>
    <w:p w14:paraId="50DA1414" w14:textId="77777777" w:rsidR="00A72C9F" w:rsidRDefault="00A72C9F" w:rsidP="00A72C9F">
      <w:pPr>
        <w:spacing w:after="0"/>
      </w:pPr>
      <w:proofErr w:type="gramStart"/>
      <w:r>
        <w:t>made</w:t>
      </w:r>
      <w:proofErr w:type="gramEnd"/>
      <w:r>
        <w:t xml:space="preserve"> to modify the data in the table against which</w:t>
      </w:r>
    </w:p>
    <w:p w14:paraId="5941153C" w14:textId="77777777" w:rsidR="00A72C9F" w:rsidRDefault="00A72C9F" w:rsidP="00A72C9F">
      <w:pPr>
        <w:spacing w:after="0"/>
      </w:pPr>
      <w:proofErr w:type="gramStart"/>
      <w:r>
        <w:t>this</w:t>
      </w:r>
      <w:proofErr w:type="gramEnd"/>
      <w:r>
        <w:t xml:space="preserve"> trigger is written. Disadvantage of using</w:t>
      </w:r>
    </w:p>
    <w:p w14:paraId="30D89410" w14:textId="77777777" w:rsidR="00A72C9F" w:rsidRDefault="00A72C9F" w:rsidP="00A72C9F">
      <w:pPr>
        <w:spacing w:after="0"/>
      </w:pPr>
      <w:proofErr w:type="gramStart"/>
      <w:r>
        <w:t>triggers</w:t>
      </w:r>
      <w:proofErr w:type="gramEnd"/>
      <w:r>
        <w:t xml:space="preserve"> for CDC is that it puts overhead burden on</w:t>
      </w:r>
    </w:p>
    <w:p w14:paraId="7FB4E78D" w14:textId="77777777" w:rsidR="00A72C9F" w:rsidRDefault="00A72C9F" w:rsidP="00A72C9F">
      <w:pPr>
        <w:spacing w:after="0"/>
      </w:pPr>
      <w:proofErr w:type="gramStart"/>
      <w:r>
        <w:t>the</w:t>
      </w:r>
      <w:proofErr w:type="gramEnd"/>
      <w:r>
        <w:t xml:space="preserve"> source database.</w:t>
      </w:r>
    </w:p>
    <w:p w14:paraId="5A23FFD6" w14:textId="77777777" w:rsidR="00A72C9F" w:rsidRDefault="00A72C9F" w:rsidP="00A72C9F">
      <w:pPr>
        <w:spacing w:after="0"/>
      </w:pPr>
      <w:r>
        <w:t>- Date &amp; Timestamps: Each table in source database</w:t>
      </w:r>
    </w:p>
    <w:p w14:paraId="321A9913" w14:textId="77777777" w:rsidR="00A72C9F" w:rsidRDefault="00A72C9F" w:rsidP="00A72C9F">
      <w:pPr>
        <w:spacing w:after="0"/>
      </w:pPr>
      <w:proofErr w:type="gramStart"/>
      <w:r>
        <w:t>contains</w:t>
      </w:r>
      <w:proofErr w:type="gramEnd"/>
      <w:r>
        <w:t xml:space="preserve"> a field named as „Last modified‟. It stores</w:t>
      </w:r>
    </w:p>
    <w:p w14:paraId="416F29B2" w14:textId="77777777" w:rsidR="00A72C9F" w:rsidRDefault="00A72C9F" w:rsidP="00A72C9F">
      <w:pPr>
        <w:spacing w:after="0"/>
      </w:pPr>
      <w:proofErr w:type="gramStart"/>
      <w:r>
        <w:t>the</w:t>
      </w:r>
      <w:proofErr w:type="gramEnd"/>
      <w:r>
        <w:t xml:space="preserve"> date and time when the data was lost modified.</w:t>
      </w:r>
    </w:p>
    <w:p w14:paraId="609F698E" w14:textId="77777777" w:rsidR="00A72C9F" w:rsidRDefault="00A72C9F" w:rsidP="00A72C9F">
      <w:pPr>
        <w:spacing w:after="0"/>
      </w:pPr>
      <w:r>
        <w:t>CDC reads this last modified field and captures the</w:t>
      </w:r>
    </w:p>
    <w:p w14:paraId="5EA148E5" w14:textId="77777777" w:rsidR="00A72C9F" w:rsidRDefault="00A72C9F" w:rsidP="00A72C9F">
      <w:pPr>
        <w:spacing w:after="0"/>
      </w:pPr>
      <w:proofErr w:type="gramStart"/>
      <w:r>
        <w:t>most</w:t>
      </w:r>
      <w:proofErr w:type="gramEnd"/>
      <w:r>
        <w:t xml:space="preserve"> recent modified data. Disadvantage of using</w:t>
      </w:r>
    </w:p>
    <w:p w14:paraId="6C767100" w14:textId="77777777" w:rsidR="00A72C9F" w:rsidRDefault="00A72C9F" w:rsidP="00A72C9F">
      <w:pPr>
        <w:spacing w:after="0"/>
      </w:pPr>
      <w:proofErr w:type="gramStart"/>
      <w:r>
        <w:t>this</w:t>
      </w:r>
      <w:proofErr w:type="gramEnd"/>
      <w:r>
        <w:t xml:space="preserve"> CDC approach is that if program fails to write</w:t>
      </w:r>
    </w:p>
    <w:p w14:paraId="16D9F7DA" w14:textId="77777777" w:rsidR="00A72C9F" w:rsidRDefault="00A72C9F" w:rsidP="00A72C9F">
      <w:pPr>
        <w:spacing w:after="0"/>
      </w:pPr>
      <w:proofErr w:type="gramStart"/>
      <w:r>
        <w:t>into</w:t>
      </w:r>
      <w:proofErr w:type="gramEnd"/>
      <w:r>
        <w:t xml:space="preserve"> „Last Modified‟ field then some modified data</w:t>
      </w:r>
    </w:p>
    <w:p w14:paraId="43061A92" w14:textId="77777777" w:rsidR="00A72C9F" w:rsidRDefault="00A72C9F" w:rsidP="00A72C9F">
      <w:pPr>
        <w:spacing w:after="0"/>
      </w:pPr>
      <w:proofErr w:type="gramStart"/>
      <w:r>
        <w:t>can</w:t>
      </w:r>
      <w:proofErr w:type="gramEnd"/>
      <w:r>
        <w:t xml:space="preserve"> be missed.</w:t>
      </w:r>
    </w:p>
    <w:p w14:paraId="5C362B9A" w14:textId="77777777" w:rsidR="00A72C9F" w:rsidRDefault="00A72C9F" w:rsidP="00A72C9F">
      <w:pPr>
        <w:spacing w:after="0"/>
      </w:pPr>
      <w:r>
        <w:t>- Log – based CDC: Database maintains log files to</w:t>
      </w:r>
    </w:p>
    <w:p w14:paraId="2533A79C" w14:textId="77777777" w:rsidR="00A72C9F" w:rsidRDefault="00A72C9F" w:rsidP="00A72C9F">
      <w:pPr>
        <w:spacing w:after="0"/>
      </w:pPr>
      <w:proofErr w:type="gramStart"/>
      <w:r>
        <w:t>minimize</w:t>
      </w:r>
      <w:proofErr w:type="gramEnd"/>
      <w:r>
        <w:t xml:space="preserve"> the loss of data in case of an uncontrolled</w:t>
      </w:r>
    </w:p>
    <w:p w14:paraId="49B1DE64" w14:textId="77777777" w:rsidR="00A72C9F" w:rsidRDefault="00A72C9F" w:rsidP="00A72C9F">
      <w:pPr>
        <w:spacing w:after="0"/>
      </w:pPr>
      <w:proofErr w:type="gramStart"/>
      <w:r>
        <w:t>shutdown</w:t>
      </w:r>
      <w:proofErr w:type="gramEnd"/>
      <w:r>
        <w:t>. Speeds up the diagnostic process. Log</w:t>
      </w:r>
    </w:p>
    <w:p w14:paraId="47AD908C" w14:textId="77777777" w:rsidR="00A72C9F" w:rsidRDefault="00A72C9F" w:rsidP="00A72C9F">
      <w:pPr>
        <w:spacing w:after="0"/>
      </w:pPr>
      <w:proofErr w:type="gramStart"/>
      <w:r>
        <w:t>files</w:t>
      </w:r>
      <w:proofErr w:type="gramEnd"/>
      <w:r>
        <w:t xml:space="preserve"> contain detail of all the transactions which has</w:t>
      </w:r>
    </w:p>
    <w:p w14:paraId="688F2C1D" w14:textId="77777777" w:rsidR="00A72C9F" w:rsidRDefault="00A72C9F" w:rsidP="00A72C9F">
      <w:pPr>
        <w:spacing w:after="0"/>
      </w:pPr>
      <w:proofErr w:type="gramStart"/>
      <w:r>
        <w:t>taken</w:t>
      </w:r>
      <w:proofErr w:type="gramEnd"/>
      <w:r>
        <w:t xml:space="preserve"> place on OLTP tables. Only log-based CDC is</w:t>
      </w:r>
    </w:p>
    <w:p w14:paraId="579C4BE5" w14:textId="77777777" w:rsidR="00A72C9F" w:rsidRDefault="00A72C9F" w:rsidP="00A72C9F">
      <w:pPr>
        <w:spacing w:after="0"/>
      </w:pPr>
      <w:proofErr w:type="gramStart"/>
      <w:r>
        <w:t>one</w:t>
      </w:r>
      <w:proofErr w:type="gramEnd"/>
      <w:r>
        <w:t xml:space="preserve"> approach through which all changes can be</w:t>
      </w:r>
    </w:p>
    <w:p w14:paraId="22187798" w14:textId="77777777" w:rsidR="00A72C9F" w:rsidRDefault="00A72C9F" w:rsidP="00A72C9F">
      <w:pPr>
        <w:spacing w:after="0"/>
      </w:pPr>
      <w:proofErr w:type="gramStart"/>
      <w:r>
        <w:t>captured</w:t>
      </w:r>
      <w:proofErr w:type="gramEnd"/>
      <w:r>
        <w:t xml:space="preserve"> and updated into data warehouse and also</w:t>
      </w:r>
    </w:p>
    <w:p w14:paraId="1FB0CF2C" w14:textId="77777777" w:rsidR="00A72C9F" w:rsidRDefault="00A72C9F" w:rsidP="00A72C9F">
      <w:pPr>
        <w:spacing w:after="0"/>
      </w:pPr>
      <w:proofErr w:type="gramStart"/>
      <w:r>
        <w:t>log-based</w:t>
      </w:r>
      <w:proofErr w:type="gramEnd"/>
      <w:r>
        <w:t xml:space="preserve"> technique has minimal impact on source</w:t>
      </w:r>
    </w:p>
    <w:p w14:paraId="18D875FA" w14:textId="5D08935D" w:rsidR="00A72C9F" w:rsidRDefault="00A72C9F" w:rsidP="00A72C9F">
      <w:pPr>
        <w:spacing w:after="0"/>
      </w:pPr>
      <w:proofErr w:type="gramStart"/>
      <w:r>
        <w:t>database</w:t>
      </w:r>
      <w:proofErr w:type="gramEnd"/>
      <w:r>
        <w:t>.</w:t>
      </w:r>
    </w:p>
    <w:p w14:paraId="0CC17B05" w14:textId="77777777" w:rsidR="0091522F" w:rsidRDefault="0091522F" w:rsidP="00A72C9F">
      <w:pPr>
        <w:spacing w:after="0"/>
      </w:pPr>
    </w:p>
    <w:p w14:paraId="759916C0" w14:textId="6FFB2599" w:rsidR="0091522F" w:rsidRDefault="0091522F" w:rsidP="00A72C9F">
      <w:pPr>
        <w:spacing w:after="0"/>
      </w:pPr>
      <w:r>
        <w:t>Paper 33</w:t>
      </w:r>
    </w:p>
    <w:p w14:paraId="0D0ABCD6" w14:textId="10DE3FD8" w:rsidR="0091522F" w:rsidRDefault="0091522F" w:rsidP="00A72C9F">
      <w:pPr>
        <w:spacing w:after="0"/>
      </w:pPr>
      <w:r>
        <w:t>Author claims that the best method for real time is the log based CDC</w:t>
      </w:r>
    </w:p>
    <w:p w14:paraId="1F84FAC1" w14:textId="77777777" w:rsidR="0091522F" w:rsidRDefault="0091522F" w:rsidP="0091522F">
      <w:pPr>
        <w:spacing w:after="0"/>
      </w:pPr>
      <w:r>
        <w:t>The key point is that database log files are designed to</w:t>
      </w:r>
    </w:p>
    <w:p w14:paraId="3943EC41" w14:textId="4B949076" w:rsidR="0091522F" w:rsidRDefault="0091522F" w:rsidP="0091522F">
      <w:pPr>
        <w:spacing w:after="0"/>
      </w:pPr>
      <w:proofErr w:type="gramStart"/>
      <w:r>
        <w:lastRenderedPageBreak/>
        <w:t>reflect</w:t>
      </w:r>
      <w:proofErr w:type="gramEnd"/>
      <w:r>
        <w:t xml:space="preserve"> every possible change in the database.</w:t>
      </w:r>
    </w:p>
    <w:p w14:paraId="4B207934" w14:textId="4201FF02" w:rsidR="0091522F" w:rsidRDefault="0091522F" w:rsidP="0091522F">
      <w:pPr>
        <w:spacing w:after="0"/>
      </w:pPr>
      <w:r>
        <w:t>Other approaches:</w:t>
      </w:r>
      <w:r w:rsidRPr="0091522F">
        <w:t xml:space="preserve"> </w:t>
      </w:r>
      <w:r>
        <w:t>Triggers also place a relatively</w:t>
      </w:r>
    </w:p>
    <w:p w14:paraId="1D76CA3F" w14:textId="37D6AEF0" w:rsidR="0091522F" w:rsidRDefault="0091522F" w:rsidP="0091522F">
      <w:pPr>
        <w:spacing w:after="0"/>
      </w:pPr>
      <w:proofErr w:type="gramStart"/>
      <w:r>
        <w:t>high</w:t>
      </w:r>
      <w:proofErr w:type="gramEnd"/>
      <w:r>
        <w:t xml:space="preserve"> overhead burden on the source database server</w:t>
      </w:r>
    </w:p>
    <w:p w14:paraId="11EA09F5" w14:textId="77777777" w:rsidR="00931BF5" w:rsidRDefault="0091522F" w:rsidP="00931BF5">
      <w:pPr>
        <w:spacing w:after="0"/>
      </w:pPr>
      <w:r>
        <w:t xml:space="preserve">Database triggers – Can be deleted or removed, in addition they </w:t>
      </w:r>
      <w:r w:rsidR="00931BF5">
        <w:t>Triggers also place a relatively</w:t>
      </w:r>
    </w:p>
    <w:p w14:paraId="7139A262" w14:textId="5A8CC92E" w:rsidR="0091522F" w:rsidRDefault="00931BF5" w:rsidP="00931BF5">
      <w:pPr>
        <w:spacing w:after="0"/>
      </w:pPr>
      <w:proofErr w:type="gramStart"/>
      <w:r>
        <w:t>high</w:t>
      </w:r>
      <w:proofErr w:type="gramEnd"/>
      <w:r>
        <w:t xml:space="preserve"> overhead burden on the source database server</w:t>
      </w:r>
    </w:p>
    <w:p w14:paraId="660EC6FF" w14:textId="77777777" w:rsidR="00931BF5" w:rsidRDefault="00931BF5" w:rsidP="00931BF5">
      <w:pPr>
        <w:spacing w:after="0"/>
      </w:pPr>
    </w:p>
    <w:p w14:paraId="1A8AC778" w14:textId="77777777" w:rsidR="00931BF5" w:rsidRDefault="00931BF5" w:rsidP="00931BF5">
      <w:pPr>
        <w:spacing w:after="0"/>
      </w:pPr>
      <w:r>
        <w:t>Message Queues – a number of middleware</w:t>
      </w:r>
    </w:p>
    <w:p w14:paraId="5912F44C" w14:textId="77777777" w:rsidR="00931BF5" w:rsidRDefault="00931BF5" w:rsidP="00931BF5">
      <w:pPr>
        <w:spacing w:after="0"/>
      </w:pPr>
      <w:proofErr w:type="gramStart"/>
      <w:r>
        <w:t>products</w:t>
      </w:r>
      <w:proofErr w:type="gramEnd"/>
      <w:r>
        <w:t xml:space="preserve"> such as IBM MQ Series also appear to have</w:t>
      </w:r>
    </w:p>
    <w:p w14:paraId="4733002B" w14:textId="77777777" w:rsidR="00931BF5" w:rsidRDefault="00931BF5" w:rsidP="00931BF5">
      <w:pPr>
        <w:spacing w:after="0"/>
      </w:pPr>
      <w:proofErr w:type="gramStart"/>
      <w:r>
        <w:t>the</w:t>
      </w:r>
      <w:proofErr w:type="gramEnd"/>
      <w:r>
        <w:t xml:space="preserve"> capacity to capture application, not database,</w:t>
      </w:r>
    </w:p>
    <w:p w14:paraId="0A9A556E" w14:textId="77777777" w:rsidR="00931BF5" w:rsidRDefault="00931BF5" w:rsidP="00931BF5">
      <w:pPr>
        <w:spacing w:after="0"/>
      </w:pPr>
      <w:proofErr w:type="gramStart"/>
      <w:r>
        <w:t>changes</w:t>
      </w:r>
      <w:proofErr w:type="gramEnd"/>
      <w:r>
        <w:t xml:space="preserve"> and report them to an ETL tool. An obvious</w:t>
      </w:r>
    </w:p>
    <w:p w14:paraId="5DCC0E56" w14:textId="77777777" w:rsidR="00931BF5" w:rsidRDefault="00931BF5" w:rsidP="00931BF5">
      <w:pPr>
        <w:spacing w:after="0"/>
      </w:pPr>
      <w:proofErr w:type="gramStart"/>
      <w:r>
        <w:t>disadvantage</w:t>
      </w:r>
      <w:proofErr w:type="gramEnd"/>
      <w:r>
        <w:t xml:space="preserve"> is the cost of the license for these</w:t>
      </w:r>
    </w:p>
    <w:p w14:paraId="784EEDFA" w14:textId="77777777" w:rsidR="00931BF5" w:rsidRDefault="00931BF5" w:rsidP="00931BF5">
      <w:pPr>
        <w:spacing w:after="0"/>
      </w:pPr>
      <w:proofErr w:type="gramStart"/>
      <w:r>
        <w:t>products</w:t>
      </w:r>
      <w:proofErr w:type="gramEnd"/>
      <w:r>
        <w:t>. More importantly, message queues are not</w:t>
      </w:r>
    </w:p>
    <w:p w14:paraId="070C8FE0" w14:textId="77777777" w:rsidR="00931BF5" w:rsidRDefault="00931BF5" w:rsidP="00931BF5">
      <w:pPr>
        <w:spacing w:after="0"/>
      </w:pPr>
      <w:proofErr w:type="gramStart"/>
      <w:r>
        <w:t>a</w:t>
      </w:r>
      <w:proofErr w:type="gramEnd"/>
      <w:r>
        <w:t xml:space="preserve"> completely reliable source of change information</w:t>
      </w:r>
    </w:p>
    <w:p w14:paraId="07F84830" w14:textId="77777777" w:rsidR="00931BF5" w:rsidRDefault="00931BF5" w:rsidP="00931BF5">
      <w:pPr>
        <w:spacing w:after="0"/>
      </w:pPr>
      <w:proofErr w:type="gramStart"/>
      <w:r>
        <w:t>since</w:t>
      </w:r>
      <w:proofErr w:type="gramEnd"/>
      <w:r>
        <w:t xml:space="preserve"> they only know about data changes that are</w:t>
      </w:r>
    </w:p>
    <w:p w14:paraId="5AF61BAC" w14:textId="77777777" w:rsidR="00931BF5" w:rsidRDefault="00931BF5" w:rsidP="00931BF5">
      <w:pPr>
        <w:spacing w:after="0"/>
      </w:pPr>
      <w:proofErr w:type="gramStart"/>
      <w:r>
        <w:t>sent</w:t>
      </w:r>
      <w:proofErr w:type="gramEnd"/>
      <w:r>
        <w:t xml:space="preserve"> to them by the applications and not batch</w:t>
      </w:r>
    </w:p>
    <w:p w14:paraId="5FF503F2" w14:textId="2E908534" w:rsidR="00931BF5" w:rsidRDefault="00931BF5" w:rsidP="00931BF5">
      <w:pPr>
        <w:spacing w:after="0"/>
      </w:pPr>
      <w:proofErr w:type="gramStart"/>
      <w:r>
        <w:t>routines</w:t>
      </w:r>
      <w:proofErr w:type="gramEnd"/>
      <w:r>
        <w:t xml:space="preserve"> or manual updates to the database.</w:t>
      </w:r>
    </w:p>
    <w:p w14:paraId="7952EF0F" w14:textId="77777777" w:rsidR="00931BF5" w:rsidRDefault="00931BF5" w:rsidP="00931BF5">
      <w:pPr>
        <w:spacing w:after="0"/>
      </w:pPr>
    </w:p>
    <w:p w14:paraId="58B95B1E" w14:textId="77777777" w:rsidR="00931BF5" w:rsidRDefault="00931BF5" w:rsidP="00931BF5">
      <w:pPr>
        <w:spacing w:after="0"/>
      </w:pPr>
      <w:r>
        <w:t>Date and time stamps – many ERP applications</w:t>
      </w:r>
    </w:p>
    <w:p w14:paraId="59E97633" w14:textId="77777777" w:rsidR="00931BF5" w:rsidRDefault="00931BF5" w:rsidP="00931BF5">
      <w:pPr>
        <w:spacing w:after="0"/>
      </w:pPr>
      <w:proofErr w:type="gramStart"/>
      <w:r>
        <w:t>and</w:t>
      </w:r>
      <w:proofErr w:type="gramEnd"/>
      <w:r>
        <w:t xml:space="preserve"> other data sources maintain data fields within</w:t>
      </w:r>
    </w:p>
    <w:p w14:paraId="6C68565F" w14:textId="77777777" w:rsidR="00931BF5" w:rsidRDefault="00931BF5" w:rsidP="00931BF5">
      <w:pPr>
        <w:spacing w:after="0"/>
      </w:pPr>
      <w:proofErr w:type="gramStart"/>
      <w:r>
        <w:t>each</w:t>
      </w:r>
      <w:proofErr w:type="gramEnd"/>
      <w:r>
        <w:t xml:space="preserve"> record that indicate when it was last changed.</w:t>
      </w:r>
    </w:p>
    <w:p w14:paraId="79C65E2A" w14:textId="77777777" w:rsidR="00931BF5" w:rsidRDefault="00931BF5" w:rsidP="00931BF5">
      <w:pPr>
        <w:spacing w:after="0"/>
      </w:pPr>
      <w:r>
        <w:t>An approach to CDC that has been tried a surprising</w:t>
      </w:r>
    </w:p>
    <w:p w14:paraId="4A176193" w14:textId="77777777" w:rsidR="00931BF5" w:rsidRDefault="00931BF5" w:rsidP="00931BF5">
      <w:pPr>
        <w:spacing w:after="0"/>
      </w:pPr>
      <w:proofErr w:type="gramStart"/>
      <w:r>
        <w:t>number</w:t>
      </w:r>
      <w:proofErr w:type="gramEnd"/>
      <w:r>
        <w:t xml:space="preserve"> of times reads through the data records and</w:t>
      </w:r>
    </w:p>
    <w:p w14:paraId="7E072907" w14:textId="77777777" w:rsidR="00931BF5" w:rsidRDefault="00931BF5" w:rsidP="00931BF5">
      <w:pPr>
        <w:spacing w:after="0"/>
      </w:pPr>
      <w:proofErr w:type="gramStart"/>
      <w:r>
        <w:t>looks</w:t>
      </w:r>
      <w:proofErr w:type="gramEnd"/>
      <w:r>
        <w:t xml:space="preserve"> for recent changes. The fatal flaw in this</w:t>
      </w:r>
    </w:p>
    <w:p w14:paraId="73BDEF92" w14:textId="77777777" w:rsidR="00931BF5" w:rsidRDefault="00931BF5" w:rsidP="00931BF5">
      <w:pPr>
        <w:spacing w:after="0"/>
      </w:pPr>
      <w:proofErr w:type="gramStart"/>
      <w:r>
        <w:t>approach</w:t>
      </w:r>
      <w:proofErr w:type="gramEnd"/>
      <w:r>
        <w:t xml:space="preserve"> is that it relies on the programs that change</w:t>
      </w:r>
    </w:p>
    <w:p w14:paraId="589CA1F5" w14:textId="77777777" w:rsidR="00931BF5" w:rsidRDefault="00931BF5" w:rsidP="00931BF5">
      <w:pPr>
        <w:spacing w:after="0"/>
      </w:pPr>
      <w:proofErr w:type="gramStart"/>
      <w:r>
        <w:t>data</w:t>
      </w:r>
      <w:proofErr w:type="gramEnd"/>
      <w:r>
        <w:t xml:space="preserve"> to unfailingly update this field. In addition, this</w:t>
      </w:r>
    </w:p>
    <w:p w14:paraId="0BFE1FD4" w14:textId="77777777" w:rsidR="00931BF5" w:rsidRDefault="00931BF5" w:rsidP="00931BF5">
      <w:pPr>
        <w:spacing w:after="0"/>
      </w:pPr>
      <w:proofErr w:type="gramStart"/>
      <w:r>
        <w:t>approach</w:t>
      </w:r>
      <w:proofErr w:type="gramEnd"/>
      <w:r>
        <w:t xml:space="preserve"> can lose track of deletions since the entire</w:t>
      </w:r>
    </w:p>
    <w:p w14:paraId="7DAA041D" w14:textId="2F17CA1B" w:rsidR="00931BF5" w:rsidRDefault="00931BF5" w:rsidP="00931BF5">
      <w:pPr>
        <w:spacing w:after="0"/>
      </w:pPr>
      <w:proofErr w:type="gramStart"/>
      <w:r>
        <w:t>record</w:t>
      </w:r>
      <w:proofErr w:type="gramEnd"/>
      <w:r>
        <w:t>, including the time stamps, are gone</w:t>
      </w:r>
    </w:p>
    <w:p w14:paraId="778E0768" w14:textId="77777777" w:rsidR="00182A67" w:rsidRDefault="00182A67" w:rsidP="00931BF5">
      <w:pPr>
        <w:spacing w:after="0"/>
      </w:pPr>
    </w:p>
    <w:p w14:paraId="1EBF15AC" w14:textId="754497B6" w:rsidR="00182A67" w:rsidRDefault="00182A67" w:rsidP="00931BF5">
      <w:pPr>
        <w:spacing w:after="0"/>
      </w:pPr>
      <w:proofErr w:type="gramStart"/>
      <w:r>
        <w:t>paper-37</w:t>
      </w:r>
      <w:proofErr w:type="gramEnd"/>
    </w:p>
    <w:p w14:paraId="637D176D" w14:textId="6E8F868F" w:rsidR="00182A67" w:rsidRDefault="00182A67" w:rsidP="00931BF5">
      <w:pPr>
        <w:spacing w:after="0"/>
      </w:pPr>
      <w:proofErr w:type="gramStart"/>
      <w:r>
        <w:t>demand</w:t>
      </w:r>
      <w:proofErr w:type="gramEnd"/>
      <w:r>
        <w:t xml:space="preserve"> for fresh data from the part of the users</w:t>
      </w:r>
    </w:p>
    <w:p w14:paraId="477650FF" w14:textId="77777777" w:rsidR="00182A67" w:rsidRDefault="00182A67" w:rsidP="00182A67">
      <w:pPr>
        <w:spacing w:after="0"/>
      </w:pPr>
      <w:r>
        <w:t>In such a data warehouse setting, data are</w:t>
      </w:r>
    </w:p>
    <w:p w14:paraId="210E2918" w14:textId="77777777" w:rsidR="00182A67" w:rsidRDefault="00182A67" w:rsidP="00182A67">
      <w:pPr>
        <w:spacing w:after="0"/>
      </w:pPr>
      <w:proofErr w:type="gramStart"/>
      <w:r>
        <w:t>extracted</w:t>
      </w:r>
      <w:proofErr w:type="gramEnd"/>
      <w:r>
        <w:t xml:space="preserve"> from the sources, transformed, cleaned, and eventually loaded to the warehouse. This set of activities takes place during a loading window, usually during the</w:t>
      </w:r>
    </w:p>
    <w:p w14:paraId="374B4B1F" w14:textId="77777777" w:rsidR="00182A67" w:rsidRDefault="00182A67" w:rsidP="00182A67">
      <w:pPr>
        <w:spacing w:after="0"/>
      </w:pPr>
      <w:proofErr w:type="gramStart"/>
      <w:r>
        <w:t>night</w:t>
      </w:r>
      <w:proofErr w:type="gramEnd"/>
      <w:r>
        <w:t>, to avoid overloading the source production systems with the extra workload</w:t>
      </w:r>
    </w:p>
    <w:p w14:paraId="50F8A99B" w14:textId="5E8DB016" w:rsidR="00182A67" w:rsidRDefault="00182A67" w:rsidP="00182A67">
      <w:pPr>
        <w:spacing w:after="0"/>
      </w:pPr>
      <w:proofErr w:type="gramStart"/>
      <w:r>
        <w:t>of</w:t>
      </w:r>
      <w:proofErr w:type="gramEnd"/>
      <w:r>
        <w:t xml:space="preserve"> this workflow.</w:t>
      </w:r>
    </w:p>
    <w:p w14:paraId="7CA9354C" w14:textId="6A25AC57" w:rsidR="00182A67" w:rsidRDefault="00182A67" w:rsidP="00182A67">
      <w:pPr>
        <w:spacing w:after="0"/>
      </w:pPr>
      <w:r>
        <w:t xml:space="preserve">Reasons to build </w:t>
      </w:r>
      <w:proofErr w:type="gramStart"/>
      <w:r>
        <w:t>an</w:t>
      </w:r>
      <w:proofErr w:type="gramEnd"/>
      <w:r>
        <w:t xml:space="preserve"> near real time data warehouse</w:t>
      </w:r>
    </w:p>
    <w:p w14:paraId="026EA7BD" w14:textId="324CDBE2" w:rsidR="00182A67" w:rsidRDefault="00182A67" w:rsidP="00182A67">
      <w:pPr>
        <w:spacing w:after="0"/>
      </w:pPr>
      <w:r>
        <w:t>-websites as a source</w:t>
      </w:r>
      <w:r w:rsidR="0013424E">
        <w:t xml:space="preserve">, where the data can change fast </w:t>
      </w:r>
    </w:p>
    <w:p w14:paraId="5208AFCB" w14:textId="3ACFF590" w:rsidR="0013424E" w:rsidRDefault="0013424E" w:rsidP="00182A67">
      <w:pPr>
        <w:spacing w:after="0"/>
      </w:pPr>
      <w:r>
        <w:t>-increased competition, need for bigger sales, better monitoring of customers goals, precise monitoring of the stock market</w:t>
      </w:r>
    </w:p>
    <w:p w14:paraId="74497D1B" w14:textId="77777777" w:rsidR="0013424E" w:rsidRDefault="0013424E" w:rsidP="0013424E">
      <w:pPr>
        <w:spacing w:after="0"/>
      </w:pPr>
      <w:r>
        <w:t>-globalization of the economy e.g., organization’s branches may be spread in</w:t>
      </w:r>
    </w:p>
    <w:p w14:paraId="570C5E37" w14:textId="42517C21" w:rsidR="0013424E" w:rsidRDefault="0013424E" w:rsidP="0013424E">
      <w:pPr>
        <w:spacing w:after="0"/>
      </w:pPr>
      <w:proofErr w:type="gramStart"/>
      <w:r>
        <w:t>places</w:t>
      </w:r>
      <w:proofErr w:type="gramEnd"/>
      <w:r>
        <w:t xml:space="preserve"> with totally different time-zones</w:t>
      </w:r>
    </w:p>
    <w:p w14:paraId="4AF1FFA2" w14:textId="3C6BBD40" w:rsidR="00857110" w:rsidRDefault="00857110" w:rsidP="0013424E">
      <w:pPr>
        <w:spacing w:after="0"/>
      </w:pPr>
      <w:r>
        <w:t xml:space="preserve">From now on - </w:t>
      </w:r>
      <w:r w:rsidRPr="00857110">
        <w:t>Less data are moving from</w:t>
      </w:r>
      <w:r w:rsidRPr="00857110">
        <w:br/>
        <w:t>the source towards the data warehouse, more frequently, and at a faster rate</w:t>
      </w:r>
    </w:p>
    <w:p w14:paraId="23AF28C0" w14:textId="63F5DCE8" w:rsidR="00182A67" w:rsidRDefault="00857110" w:rsidP="00931BF5">
      <w:pPr>
        <w:spacing w:after="0"/>
      </w:pPr>
      <w:r>
        <w:t>Data sources of ETL –OLTP systems, legacy systems, web sites, flat files</w:t>
      </w:r>
    </w:p>
    <w:p w14:paraId="6A288AB8" w14:textId="37F63157" w:rsidR="00857110" w:rsidRDefault="00857110" w:rsidP="00931BF5">
      <w:pPr>
        <w:spacing w:after="0"/>
      </w:pPr>
      <w:r>
        <w:lastRenderedPageBreak/>
        <w:t>Problems of ETL</w:t>
      </w:r>
    </w:p>
    <w:p w14:paraId="305E97E6" w14:textId="0B6645F6" w:rsidR="00857110" w:rsidRDefault="00857110" w:rsidP="00931BF5">
      <w:pPr>
        <w:spacing w:after="0"/>
      </w:pPr>
      <w:r>
        <w:t>-Large volumes of data</w:t>
      </w:r>
    </w:p>
    <w:p w14:paraId="7ACFA7D3" w14:textId="17C09A33" w:rsidR="00857110" w:rsidRDefault="00857110" w:rsidP="00931BF5">
      <w:pPr>
        <w:spacing w:after="0"/>
      </w:pPr>
      <w:r>
        <w:t>-</w:t>
      </w:r>
      <w:r w:rsidR="006023C8">
        <w:t>data quality</w:t>
      </w:r>
      <w:r>
        <w:t>, the data are not cleaned.</w:t>
      </w:r>
    </w:p>
    <w:p w14:paraId="52E8602E" w14:textId="2A02D44C" w:rsidR="006023C8" w:rsidRDefault="006023C8" w:rsidP="00931BF5">
      <w:pPr>
        <w:spacing w:after="0"/>
      </w:pPr>
      <w:r>
        <w:t xml:space="preserve">-evolution of source systems and data warehouse, higher level of maintenance </w:t>
      </w:r>
    </w:p>
    <w:p w14:paraId="5BD7AFDD" w14:textId="77777777" w:rsidR="006023C8" w:rsidRDefault="006023C8" w:rsidP="006023C8">
      <w:pPr>
        <w:spacing w:after="0"/>
      </w:pPr>
      <w:r>
        <w:t>In practice, the ETL</w:t>
      </w:r>
    </w:p>
    <w:p w14:paraId="7C8288F3" w14:textId="77777777" w:rsidR="006023C8" w:rsidRDefault="006023C8" w:rsidP="006023C8">
      <w:pPr>
        <w:spacing w:after="0"/>
      </w:pPr>
      <w:proofErr w:type="gramStart"/>
      <w:r>
        <w:t>process</w:t>
      </w:r>
      <w:proofErr w:type="gramEnd"/>
      <w:r>
        <w:t xml:space="preserve"> periodically refreshes the data warehouse during idle or low-load, periods of its operation; e.g., every night. Any failures of the process must also be</w:t>
      </w:r>
    </w:p>
    <w:p w14:paraId="499731A3" w14:textId="36CCC00C" w:rsidR="006023C8" w:rsidRDefault="006023C8" w:rsidP="006023C8">
      <w:pPr>
        <w:spacing w:after="0"/>
      </w:pPr>
      <w:proofErr w:type="gramStart"/>
      <w:r>
        <w:t>compensated</w:t>
      </w:r>
      <w:proofErr w:type="gramEnd"/>
      <w:r>
        <w:t xml:space="preserve"> within the specified time windows.</w:t>
      </w:r>
    </w:p>
    <w:p w14:paraId="67F06A3E" w14:textId="7FD8FD8B" w:rsidR="006023C8" w:rsidRPr="0016147A" w:rsidRDefault="006023C8" w:rsidP="006023C8">
      <w:pPr>
        <w:spacing w:after="0"/>
        <w:rPr>
          <w:b/>
        </w:rPr>
      </w:pPr>
      <w:r w:rsidRPr="0016147A">
        <w:rPr>
          <w:b/>
        </w:rPr>
        <w:t>Extraction phase</w:t>
      </w:r>
    </w:p>
    <w:p w14:paraId="6EEFC803" w14:textId="1EDFD0BC" w:rsidR="006023C8" w:rsidRDefault="006023C8" w:rsidP="006023C8">
      <w:pPr>
        <w:spacing w:after="0"/>
      </w:pPr>
      <w:r>
        <w:t xml:space="preserve">Not easy because of two reasons: </w:t>
      </w:r>
    </w:p>
    <w:p w14:paraId="48C59661" w14:textId="0C509413" w:rsidR="00857110" w:rsidRDefault="006023C8" w:rsidP="00931BF5">
      <w:pPr>
        <w:spacing w:after="0"/>
      </w:pPr>
      <w:proofErr w:type="gramStart"/>
      <w:r w:rsidRPr="006023C8">
        <w:t>the</w:t>
      </w:r>
      <w:proofErr w:type="gramEnd"/>
      <w:r w:rsidRPr="006023C8">
        <w:t xml:space="preserve"> source must suffer minimum overhead during the extraction, since other administrative activities also take</w:t>
      </w:r>
      <w:r w:rsidRPr="006023C8">
        <w:br/>
        <w:t>place during that period, and, (b) both for technical and political reasons, administrators are quite reluctant to accept major interventions to their system’s configuration</w:t>
      </w:r>
    </w:p>
    <w:p w14:paraId="225C44A9" w14:textId="77777777" w:rsidR="00C96679" w:rsidRDefault="00C96679" w:rsidP="00931BF5">
      <w:pPr>
        <w:spacing w:after="0"/>
      </w:pPr>
      <w:r>
        <w:t xml:space="preserve">4 policies: </w:t>
      </w:r>
    </w:p>
    <w:p w14:paraId="3681DD43" w14:textId="32F4A79E" w:rsidR="006023C8" w:rsidRDefault="00C96679" w:rsidP="0058091D">
      <w:pPr>
        <w:shd w:val="clear" w:color="auto" w:fill="B4C6E7" w:themeFill="accent1" w:themeFillTint="66"/>
        <w:spacing w:after="0"/>
      </w:pPr>
      <w:r>
        <w:t>-import the whole data source in each ETL execution, not practical because of large volumes of data</w:t>
      </w:r>
    </w:p>
    <w:p w14:paraId="16FCB5AB" w14:textId="53FB01E3" w:rsidR="00C96679" w:rsidRDefault="00C96679" w:rsidP="00931BF5">
      <w:pPr>
        <w:spacing w:after="0"/>
      </w:pPr>
      <w:r>
        <w:t>-database triggers, not practical because it places overhead to the source and also it requires changes in the configurations.</w:t>
      </w:r>
    </w:p>
    <w:p w14:paraId="472CE78D" w14:textId="618D1B78" w:rsidR="0016147A" w:rsidRDefault="0016147A" w:rsidP="00931BF5">
      <w:pPr>
        <w:spacing w:after="0"/>
      </w:pPr>
      <w:r>
        <w:t>-timestamps</w:t>
      </w:r>
    </w:p>
    <w:p w14:paraId="20BBD953" w14:textId="7417F771" w:rsidR="0016147A" w:rsidRDefault="0016147A" w:rsidP="00931BF5">
      <w:pPr>
        <w:spacing w:after="0"/>
      </w:pPr>
      <w:r>
        <w:t>-log files</w:t>
      </w:r>
    </w:p>
    <w:p w14:paraId="567C8D2E" w14:textId="0341038B" w:rsidR="0016147A" w:rsidRDefault="0016147A" w:rsidP="00931BF5">
      <w:pPr>
        <w:spacing w:after="0"/>
        <w:rPr>
          <w:b/>
        </w:rPr>
      </w:pPr>
      <w:r w:rsidRPr="0016147A">
        <w:rPr>
          <w:b/>
        </w:rPr>
        <w:t>Transform phase</w:t>
      </w:r>
    </w:p>
    <w:p w14:paraId="70319933" w14:textId="5CC170CC" w:rsidR="0016147A" w:rsidRDefault="0016147A" w:rsidP="00931BF5">
      <w:pPr>
        <w:spacing w:after="0"/>
        <w:rPr>
          <w:b/>
        </w:rPr>
      </w:pPr>
      <w:r>
        <w:rPr>
          <w:b/>
        </w:rPr>
        <w:t>Load phase</w:t>
      </w:r>
    </w:p>
    <w:p w14:paraId="39CF3217" w14:textId="04113727" w:rsidR="0016147A" w:rsidRDefault="0016147A" w:rsidP="00931BF5">
      <w:pPr>
        <w:spacing w:after="0"/>
      </w:pPr>
      <w:r>
        <w:t>Bulk or insert statements row by row (not effective)</w:t>
      </w:r>
    </w:p>
    <w:p w14:paraId="00D107A0" w14:textId="77777777" w:rsidR="0016147A" w:rsidRDefault="0016147A" w:rsidP="0016147A">
      <w:pPr>
        <w:spacing w:after="0"/>
      </w:pPr>
      <w:r>
        <w:t>Still, it appears that</w:t>
      </w:r>
    </w:p>
    <w:p w14:paraId="6E1E3D2B" w14:textId="77777777" w:rsidR="0016147A" w:rsidRDefault="0016147A" w:rsidP="0016147A">
      <w:pPr>
        <w:spacing w:after="0"/>
      </w:pPr>
      <w:proofErr w:type="gramStart"/>
      <w:r>
        <w:t>data</w:t>
      </w:r>
      <w:proofErr w:type="gramEnd"/>
      <w:r>
        <w:t xml:space="preserve"> warehouses have fallen victims of their success: users are no more satisfied</w:t>
      </w:r>
    </w:p>
    <w:p w14:paraId="237D7C02" w14:textId="191D95BB" w:rsidR="0016147A" w:rsidRDefault="0016147A" w:rsidP="0016147A">
      <w:pPr>
        <w:spacing w:after="0"/>
      </w:pPr>
      <w:proofErr w:type="gramStart"/>
      <w:r>
        <w:t>with</w:t>
      </w:r>
      <w:proofErr w:type="gramEnd"/>
      <w:r>
        <w:t xml:space="preserve"> data that are one day old and press for fresh data -if possible, with instant reporting.</w:t>
      </w:r>
    </w:p>
    <w:p w14:paraId="1F05F6BC" w14:textId="44638874" w:rsidR="0016147A" w:rsidRDefault="0016147A" w:rsidP="0016147A">
      <w:pPr>
        <w:spacing w:after="0"/>
      </w:pPr>
      <w:r>
        <w:t>A real-time data warehouse architect</w:t>
      </w:r>
      <w:r w:rsidR="0088560A">
        <w:t xml:space="preserve">ure should ensure a maximum freshness of </w:t>
      </w:r>
      <w:proofErr w:type="gramStart"/>
      <w:r w:rsidR="0088560A">
        <w:t>data ,</w:t>
      </w:r>
      <w:proofErr w:type="gramEnd"/>
      <w:r w:rsidR="0088560A">
        <w:t xml:space="preserve"> minimal overhead at the source systems, a controlled environment where the administrator can respond quickly to unexpected events. Also it should scalable as new data sources will come and the user community will be more energetic.</w:t>
      </w:r>
    </w:p>
    <w:p w14:paraId="5D9A4F84" w14:textId="03E96761" w:rsidR="00475D81" w:rsidRPr="00475D81" w:rsidRDefault="00475D81" w:rsidP="0016147A">
      <w:pPr>
        <w:spacing w:after="0"/>
        <w:rPr>
          <w:b/>
        </w:rPr>
      </w:pPr>
      <w:bookmarkStart w:id="0" w:name="_GoBack"/>
      <w:r w:rsidRPr="00475D81">
        <w:rPr>
          <w:b/>
        </w:rPr>
        <w:t>EAI</w:t>
      </w:r>
    </w:p>
    <w:bookmarkEnd w:id="0"/>
    <w:p w14:paraId="24508191" w14:textId="4D392DDA" w:rsidR="0088560A" w:rsidRDefault="00475D81" w:rsidP="0016147A">
      <w:pPr>
        <w:spacing w:after="0"/>
      </w:pPr>
      <w:r>
        <w:t xml:space="preserve">Push </w:t>
      </w:r>
      <w:proofErr w:type="gramStart"/>
      <w:r>
        <w:t>technology ,</w:t>
      </w:r>
      <w:proofErr w:type="gramEnd"/>
      <w:r>
        <w:t xml:space="preserve"> but very complicated an expensive for medium companies</w:t>
      </w:r>
    </w:p>
    <w:p w14:paraId="2D430459" w14:textId="77777777" w:rsidR="00475D81" w:rsidRDefault="00475D81" w:rsidP="00475D81">
      <w:pPr>
        <w:spacing w:after="0"/>
      </w:pPr>
      <w:proofErr w:type="gramStart"/>
      <w:r>
        <w:t>whose</w:t>
      </w:r>
      <w:proofErr w:type="gramEnd"/>
      <w:r>
        <w:t xml:space="preserve"> functionality entails a set of adapter and broker</w:t>
      </w:r>
    </w:p>
    <w:p w14:paraId="7F0A82C0" w14:textId="77777777" w:rsidR="00475D81" w:rsidRDefault="00475D81" w:rsidP="00475D81">
      <w:pPr>
        <w:spacing w:after="0"/>
      </w:pPr>
      <w:proofErr w:type="gramStart"/>
      <w:r>
        <w:t>components</w:t>
      </w:r>
      <w:proofErr w:type="gramEnd"/>
      <w:r>
        <w:t xml:space="preserve"> that move business transactions - in the form of messages - across the</w:t>
      </w:r>
    </w:p>
    <w:p w14:paraId="5146F756" w14:textId="77777777" w:rsidR="00475D81" w:rsidRDefault="00475D81" w:rsidP="00475D81">
      <w:pPr>
        <w:spacing w:after="0"/>
      </w:pPr>
      <w:proofErr w:type="gramStart"/>
      <w:r>
        <w:t>various</w:t>
      </w:r>
      <w:proofErr w:type="gramEnd"/>
      <w:r>
        <w:t xml:space="preserve"> systems in the integration network. An adapter creates and executes the</w:t>
      </w:r>
    </w:p>
    <w:p w14:paraId="2A8B7430" w14:textId="77777777" w:rsidR="00475D81" w:rsidRDefault="00475D81" w:rsidP="00475D81">
      <w:pPr>
        <w:spacing w:after="0"/>
      </w:pPr>
      <w:proofErr w:type="gramStart"/>
      <w:r>
        <w:t>messages</w:t>
      </w:r>
      <w:proofErr w:type="gramEnd"/>
      <w:r>
        <w:t>, while a broker routes messages, based on publications and subscription</w:t>
      </w:r>
    </w:p>
    <w:p w14:paraId="3A4D9425" w14:textId="42F51607" w:rsidR="00475D81" w:rsidRDefault="00475D81" w:rsidP="00475D81">
      <w:pPr>
        <w:spacing w:after="0"/>
      </w:pPr>
      <w:proofErr w:type="gramStart"/>
      <w:r>
        <w:t>rules</w:t>
      </w:r>
      <w:proofErr w:type="gramEnd"/>
      <w:r>
        <w:t>.</w:t>
      </w:r>
    </w:p>
    <w:p w14:paraId="4F5AD40C" w14:textId="09C06235" w:rsidR="00475D81" w:rsidRDefault="00475D81" w:rsidP="00475D81">
      <w:pPr>
        <w:spacing w:after="0"/>
      </w:pPr>
      <w:r>
        <w:t xml:space="preserve">See </w:t>
      </w:r>
      <w:proofErr w:type="spellStart"/>
      <w:r>
        <w:t>kimbal</w:t>
      </w:r>
      <w:proofErr w:type="spellEnd"/>
      <w:r>
        <w:t xml:space="preserve"> </w:t>
      </w:r>
      <w:proofErr w:type="spellStart"/>
      <w:r>
        <w:t>etl</w:t>
      </w:r>
      <w:proofErr w:type="spellEnd"/>
      <w:r>
        <w:t xml:space="preserve"> tool kit for the rest</w:t>
      </w:r>
    </w:p>
    <w:p w14:paraId="43B4CA44" w14:textId="3171C600" w:rsidR="00475D81" w:rsidRDefault="00294E44" w:rsidP="00475D81">
      <w:pPr>
        <w:spacing w:after="0"/>
      </w:pPr>
      <w:r>
        <w:t xml:space="preserve">Real time infrastructure </w:t>
      </w:r>
    </w:p>
    <w:p w14:paraId="74C5CEA8" w14:textId="61FFF3BC" w:rsidR="00294E44" w:rsidRDefault="00294E44" w:rsidP="00475D81">
      <w:pPr>
        <w:spacing w:after="0"/>
      </w:pPr>
      <w:r>
        <w:t>ETL processes, pipelining methods and partitioning methods.</w:t>
      </w:r>
    </w:p>
    <w:p w14:paraId="6106EEB1" w14:textId="5456804A" w:rsidR="00294E44" w:rsidRDefault="00294E44" w:rsidP="00475D81">
      <w:pPr>
        <w:spacing w:after="0"/>
      </w:pPr>
      <w:r>
        <w:t xml:space="preserve">Pipelining / each step is processed in a different processor (extract, </w:t>
      </w:r>
      <w:proofErr w:type="gramStart"/>
      <w:r>
        <w:t>transform ,</w:t>
      </w:r>
      <w:proofErr w:type="gramEnd"/>
      <w:r>
        <w:t xml:space="preserve"> load)</w:t>
      </w:r>
    </w:p>
    <w:p w14:paraId="4F6FD8B5" w14:textId="77777777" w:rsidR="00C536AD" w:rsidRDefault="00294E44" w:rsidP="00475D81">
      <w:pPr>
        <w:spacing w:after="0"/>
      </w:pPr>
      <w:r>
        <w:t>Partitioning / the data source is split in partitions and each partition is being processed by a different processor simultaneously</w:t>
      </w:r>
    </w:p>
    <w:p w14:paraId="03C784CA" w14:textId="77777777" w:rsidR="00C536AD" w:rsidRDefault="00C536AD" w:rsidP="00475D81">
      <w:pPr>
        <w:spacing w:after="0"/>
      </w:pPr>
    </w:p>
    <w:p w14:paraId="3612C7A2" w14:textId="77777777" w:rsidR="00C536AD" w:rsidRDefault="00C536AD" w:rsidP="00475D81">
      <w:pPr>
        <w:spacing w:after="0"/>
      </w:pPr>
      <w:r>
        <w:lastRenderedPageBreak/>
        <w:t>Paper 28</w:t>
      </w:r>
    </w:p>
    <w:p w14:paraId="55EBDBA7" w14:textId="6243C012" w:rsidR="00294E44" w:rsidRDefault="00C536AD" w:rsidP="00475D81">
      <w:pPr>
        <w:spacing w:after="0"/>
      </w:pPr>
      <w:r w:rsidRPr="00C536AD">
        <w:t xml:space="preserve">The data warehouse facilitates complex data analyses without placing a burden on the operational source systems that run the day-to-day business </w:t>
      </w:r>
      <w:r w:rsidR="00294E44">
        <w:t xml:space="preserve">  </w:t>
      </w:r>
    </w:p>
    <w:p w14:paraId="5C2C4ED9" w14:textId="77777777" w:rsidR="00C536AD" w:rsidRDefault="00C536AD" w:rsidP="00475D81">
      <w:pPr>
        <w:spacing w:after="0"/>
      </w:pPr>
    </w:p>
    <w:p w14:paraId="1AE01989" w14:textId="77777777" w:rsidR="00C536AD" w:rsidRDefault="00C536AD" w:rsidP="00C536AD">
      <w:pPr>
        <w:spacing w:after="0"/>
      </w:pPr>
      <w:r>
        <w:t>Today’s business users, however, demand for up-to-date data analyses to support timely decision making. A workable solution to this challenge is shortening</w:t>
      </w:r>
    </w:p>
    <w:p w14:paraId="2AD9D2A5" w14:textId="22405D0F" w:rsidR="00C536AD" w:rsidRDefault="00C536AD" w:rsidP="00C536AD">
      <w:pPr>
        <w:spacing w:after="0"/>
      </w:pPr>
      <w:proofErr w:type="gramStart"/>
      <w:r>
        <w:t>the</w:t>
      </w:r>
      <w:proofErr w:type="gramEnd"/>
      <w:r>
        <w:t xml:space="preserve"> data warehouse loading cycles. This approach is referred to as near </w:t>
      </w:r>
      <w:proofErr w:type="spellStart"/>
      <w:r>
        <w:t>realtime</w:t>
      </w:r>
      <w:proofErr w:type="spellEnd"/>
      <w:r>
        <w:t xml:space="preserve"> data warehousing or </w:t>
      </w:r>
      <w:proofErr w:type="spellStart"/>
      <w:r>
        <w:t>microbatch</w:t>
      </w:r>
      <w:proofErr w:type="spellEnd"/>
      <w:r>
        <w:t xml:space="preserve"> ETL</w:t>
      </w:r>
    </w:p>
    <w:p w14:paraId="33F81434" w14:textId="77777777" w:rsidR="000673EE" w:rsidRDefault="000673EE" w:rsidP="00C536AD">
      <w:pPr>
        <w:spacing w:after="0"/>
      </w:pPr>
    </w:p>
    <w:p w14:paraId="4F2BD2DA" w14:textId="6C548E9F" w:rsidR="000673EE" w:rsidRDefault="000673EE" w:rsidP="00C536AD">
      <w:pPr>
        <w:spacing w:after="0"/>
      </w:pPr>
      <w:proofErr w:type="gramStart"/>
      <w:r>
        <w:t>paper</w:t>
      </w:r>
      <w:proofErr w:type="gramEnd"/>
      <w:r>
        <w:t xml:space="preserve"> 32</w:t>
      </w:r>
    </w:p>
    <w:p w14:paraId="5646637F" w14:textId="77777777" w:rsidR="000673EE" w:rsidRDefault="000673EE" w:rsidP="000673EE">
      <w:pPr>
        <w:spacing w:after="0"/>
      </w:pPr>
      <w:r>
        <w:t>The definition for each Data Quality Dimension is</w:t>
      </w:r>
    </w:p>
    <w:p w14:paraId="6563F346" w14:textId="77777777" w:rsidR="000673EE" w:rsidRDefault="000673EE" w:rsidP="000673EE">
      <w:pPr>
        <w:spacing w:after="0"/>
      </w:pPr>
      <w:proofErr w:type="gramStart"/>
      <w:r>
        <w:t>as</w:t>
      </w:r>
      <w:proofErr w:type="gramEnd"/>
      <w:r>
        <w:t xml:space="preserve"> follows:</w:t>
      </w:r>
    </w:p>
    <w:p w14:paraId="4678B319" w14:textId="77777777" w:rsidR="000673EE" w:rsidRDefault="000673EE" w:rsidP="000673EE">
      <w:pPr>
        <w:spacing w:after="0"/>
      </w:pPr>
      <w:r>
        <w:t>1. Completeness –The completeness of data</w:t>
      </w:r>
    </w:p>
    <w:p w14:paraId="1F7BAACA" w14:textId="77777777" w:rsidR="000673EE" w:rsidRDefault="000673EE" w:rsidP="000673EE">
      <w:pPr>
        <w:spacing w:after="0"/>
      </w:pPr>
      <w:proofErr w:type="gramStart"/>
      <w:r>
        <w:t>shows</w:t>
      </w:r>
      <w:proofErr w:type="gramEnd"/>
      <w:r>
        <w:t xml:space="preserve"> or ensures the extent to which the</w:t>
      </w:r>
    </w:p>
    <w:p w14:paraId="6653BFA7" w14:textId="77777777" w:rsidR="000673EE" w:rsidRDefault="000673EE" w:rsidP="000673EE">
      <w:pPr>
        <w:spacing w:after="0"/>
      </w:pPr>
      <w:proofErr w:type="gramStart"/>
      <w:r>
        <w:t>expected</w:t>
      </w:r>
      <w:proofErr w:type="gramEnd"/>
      <w:r>
        <w:t xml:space="preserve"> attributes of data are provided and</w:t>
      </w:r>
    </w:p>
    <w:p w14:paraId="35EC5351" w14:textId="77777777" w:rsidR="000673EE" w:rsidRDefault="000673EE" w:rsidP="000673EE">
      <w:pPr>
        <w:spacing w:after="0"/>
      </w:pPr>
      <w:proofErr w:type="gramStart"/>
      <w:r>
        <w:t>all</w:t>
      </w:r>
      <w:proofErr w:type="gramEnd"/>
      <w:r>
        <w:t xml:space="preserve"> required information is available. It is</w:t>
      </w:r>
    </w:p>
    <w:p w14:paraId="4645289C" w14:textId="77777777" w:rsidR="000673EE" w:rsidRDefault="000673EE" w:rsidP="000673EE">
      <w:pPr>
        <w:spacing w:after="0"/>
      </w:pPr>
      <w:proofErr w:type="gramStart"/>
      <w:r>
        <w:t>imperative</w:t>
      </w:r>
      <w:proofErr w:type="gramEnd"/>
      <w:r>
        <w:t xml:space="preserve"> to note that although the data</w:t>
      </w:r>
    </w:p>
    <w:p w14:paraId="6633CEDF" w14:textId="77777777" w:rsidR="000673EE" w:rsidRDefault="000673EE" w:rsidP="000673EE">
      <w:pPr>
        <w:spacing w:after="0"/>
      </w:pPr>
      <w:proofErr w:type="gramStart"/>
      <w:r>
        <w:t>may</w:t>
      </w:r>
      <w:proofErr w:type="gramEnd"/>
      <w:r>
        <w:t xml:space="preserve"> not be available, it could still be</w:t>
      </w:r>
    </w:p>
    <w:p w14:paraId="6C9437EC" w14:textId="77777777" w:rsidR="000673EE" w:rsidRDefault="000673EE" w:rsidP="000673EE">
      <w:pPr>
        <w:spacing w:after="0"/>
      </w:pPr>
      <w:proofErr w:type="gramStart"/>
      <w:r>
        <w:t>considered</w:t>
      </w:r>
      <w:proofErr w:type="gramEnd"/>
      <w:r>
        <w:t xml:space="preserve"> completed. This happens when</w:t>
      </w:r>
    </w:p>
    <w:p w14:paraId="0D323CB1" w14:textId="77777777" w:rsidR="000673EE" w:rsidRDefault="000673EE" w:rsidP="000673EE">
      <w:pPr>
        <w:spacing w:after="0"/>
      </w:pPr>
      <w:proofErr w:type="gramStart"/>
      <w:r>
        <w:t>the</w:t>
      </w:r>
      <w:proofErr w:type="gramEnd"/>
      <w:r>
        <w:t xml:space="preserve"> data meets the expectations of the user.</w:t>
      </w:r>
    </w:p>
    <w:p w14:paraId="5B4F11C4" w14:textId="77777777" w:rsidR="000673EE" w:rsidRDefault="000673EE" w:rsidP="000673EE">
      <w:pPr>
        <w:spacing w:after="0"/>
      </w:pPr>
      <w:r>
        <w:t>Figure 3: Impediments to Information</w:t>
      </w:r>
    </w:p>
    <w:p w14:paraId="03696047" w14:textId="77777777" w:rsidR="000673EE" w:rsidRDefault="000673EE" w:rsidP="000673EE">
      <w:pPr>
        <w:spacing w:after="0"/>
      </w:pPr>
      <w:r>
        <w:t>Management Success</w:t>
      </w:r>
    </w:p>
    <w:p w14:paraId="7C9F2F9F" w14:textId="77777777" w:rsidR="000673EE" w:rsidRDefault="000673EE" w:rsidP="000673EE">
      <w:pPr>
        <w:spacing w:after="0"/>
      </w:pPr>
      <w:r>
        <w:t>(</w:t>
      </w:r>
      <w:proofErr w:type="spellStart"/>
      <w:r>
        <w:t>Henschen</w:t>
      </w:r>
      <w:proofErr w:type="spellEnd"/>
      <w:r>
        <w:t>, D., 2010)</w:t>
      </w:r>
    </w:p>
    <w:p w14:paraId="01F2F0EF" w14:textId="77777777" w:rsidR="000673EE" w:rsidRDefault="000673EE" w:rsidP="000673EE">
      <w:pPr>
        <w:spacing w:after="0"/>
      </w:pPr>
      <w:r>
        <w:t>Figure 4: Data Quality Dimensions</w:t>
      </w:r>
    </w:p>
    <w:p w14:paraId="6011B233" w14:textId="77777777" w:rsidR="000673EE" w:rsidRDefault="000673EE" w:rsidP="000673EE">
      <w:pPr>
        <w:spacing w:after="0"/>
      </w:pPr>
      <w:r>
        <w:t>(Singh, R., Singh, K., 2010)</w:t>
      </w:r>
    </w:p>
    <w:p w14:paraId="21EE4345" w14:textId="77777777" w:rsidR="000673EE" w:rsidRDefault="000673EE" w:rsidP="000673EE">
      <w:pPr>
        <w:spacing w:after="0"/>
      </w:pPr>
      <w:r>
        <w:t>2. Consistency – In order for data to be</w:t>
      </w:r>
    </w:p>
    <w:p w14:paraId="4C977865" w14:textId="77777777" w:rsidR="000673EE" w:rsidRDefault="000673EE" w:rsidP="000673EE">
      <w:pPr>
        <w:spacing w:after="0"/>
      </w:pPr>
      <w:proofErr w:type="gramStart"/>
      <w:r>
        <w:t>consistent</w:t>
      </w:r>
      <w:proofErr w:type="gramEnd"/>
      <w:r>
        <w:t>, data across the enterprise should</w:t>
      </w:r>
    </w:p>
    <w:p w14:paraId="69F29BB9" w14:textId="77777777" w:rsidR="000673EE" w:rsidRDefault="000673EE" w:rsidP="000673EE">
      <w:pPr>
        <w:spacing w:after="0"/>
      </w:pPr>
      <w:proofErr w:type="gramStart"/>
      <w:r>
        <w:t>be</w:t>
      </w:r>
      <w:proofErr w:type="gramEnd"/>
      <w:r>
        <w:t xml:space="preserve"> harmonious with each other with values</w:t>
      </w:r>
    </w:p>
    <w:p w14:paraId="1B4CEAAA" w14:textId="77777777" w:rsidR="000673EE" w:rsidRDefault="000673EE" w:rsidP="000673EE">
      <w:pPr>
        <w:spacing w:after="0"/>
      </w:pPr>
      <w:proofErr w:type="gramStart"/>
      <w:r>
        <w:t>not</w:t>
      </w:r>
      <w:proofErr w:type="gramEnd"/>
      <w:r>
        <w:t xml:space="preserve"> having any conflicts across all data sets.</w:t>
      </w:r>
    </w:p>
    <w:p w14:paraId="70D34928" w14:textId="77777777" w:rsidR="000673EE" w:rsidRDefault="000673EE" w:rsidP="000673EE">
      <w:pPr>
        <w:spacing w:after="0"/>
      </w:pPr>
      <w:r>
        <w:t>3. Validity – This refers to the correctness and</w:t>
      </w:r>
    </w:p>
    <w:p w14:paraId="74AA75B8" w14:textId="77777777" w:rsidR="000673EE" w:rsidRDefault="000673EE" w:rsidP="000673EE">
      <w:pPr>
        <w:spacing w:after="0"/>
      </w:pPr>
      <w:proofErr w:type="gramStart"/>
      <w:r>
        <w:t>reasonableness</w:t>
      </w:r>
      <w:proofErr w:type="gramEnd"/>
      <w:r>
        <w:t xml:space="preserve"> of data.</w:t>
      </w:r>
    </w:p>
    <w:p w14:paraId="4A730D27" w14:textId="77777777" w:rsidR="000673EE" w:rsidRDefault="000673EE" w:rsidP="000673EE">
      <w:pPr>
        <w:spacing w:after="0"/>
      </w:pPr>
      <w:r>
        <w:t>4. Conformity – Data conformity means that</w:t>
      </w:r>
    </w:p>
    <w:p w14:paraId="3ACC6E01" w14:textId="77777777" w:rsidR="000673EE" w:rsidRDefault="000673EE" w:rsidP="000673EE">
      <w:pPr>
        <w:spacing w:after="0"/>
      </w:pPr>
      <w:proofErr w:type="gramStart"/>
      <w:r>
        <w:t>data</w:t>
      </w:r>
      <w:proofErr w:type="gramEnd"/>
      <w:r>
        <w:t xml:space="preserve"> values are consistent across specific</w:t>
      </w:r>
    </w:p>
    <w:p w14:paraId="4FA4F83A" w14:textId="77777777" w:rsidR="000673EE" w:rsidRDefault="000673EE" w:rsidP="000673EE">
      <w:pPr>
        <w:spacing w:after="0"/>
      </w:pPr>
      <w:proofErr w:type="gramStart"/>
      <w:r>
        <w:t>formats</w:t>
      </w:r>
      <w:proofErr w:type="gramEnd"/>
      <w:r>
        <w:t>. Maintaining conformance to specific</w:t>
      </w:r>
    </w:p>
    <w:p w14:paraId="06D39713" w14:textId="77777777" w:rsidR="000673EE" w:rsidRDefault="000673EE" w:rsidP="000673EE">
      <w:pPr>
        <w:spacing w:after="0"/>
      </w:pPr>
      <w:proofErr w:type="gramStart"/>
      <w:r>
        <w:t>formats</w:t>
      </w:r>
      <w:proofErr w:type="gramEnd"/>
      <w:r>
        <w:t xml:space="preserve"> is important.</w:t>
      </w:r>
    </w:p>
    <w:p w14:paraId="7E576ABF" w14:textId="77777777" w:rsidR="000673EE" w:rsidRDefault="000673EE" w:rsidP="000673EE">
      <w:pPr>
        <w:spacing w:after="0"/>
      </w:pPr>
      <w:r>
        <w:t>5. Accuracy – Data is said to be accurate if the</w:t>
      </w:r>
    </w:p>
    <w:p w14:paraId="7AA72016" w14:textId="77777777" w:rsidR="000673EE" w:rsidRDefault="000673EE" w:rsidP="000673EE">
      <w:pPr>
        <w:spacing w:after="0"/>
      </w:pPr>
      <w:proofErr w:type="gramStart"/>
      <w:r>
        <w:t>data</w:t>
      </w:r>
      <w:proofErr w:type="gramEnd"/>
      <w:r>
        <w:t xml:space="preserve"> correctly reflects the real world object</w:t>
      </w:r>
    </w:p>
    <w:p w14:paraId="7886F230" w14:textId="77777777" w:rsidR="000673EE" w:rsidRDefault="000673EE" w:rsidP="000673EE">
      <w:pPr>
        <w:spacing w:after="0"/>
      </w:pPr>
      <w:proofErr w:type="gramStart"/>
      <w:r>
        <w:t>or</w:t>
      </w:r>
      <w:proofErr w:type="gramEnd"/>
      <w:r>
        <w:t xml:space="preserve"> an event being described. For example,</w:t>
      </w:r>
    </w:p>
    <w:p w14:paraId="5F44C55E" w14:textId="6C060190" w:rsidR="000673EE" w:rsidRDefault="000673EE" w:rsidP="000673EE">
      <w:pPr>
        <w:spacing w:after="0"/>
      </w:pPr>
      <w:proofErr w:type="gramStart"/>
      <w:r>
        <w:t>incorrect</w:t>
      </w:r>
      <w:proofErr w:type="gramEnd"/>
      <w:r>
        <w:t xml:space="preserve"> spellings of product or person</w:t>
      </w:r>
    </w:p>
    <w:p w14:paraId="64C0A132" w14:textId="77777777" w:rsidR="000673EE" w:rsidRDefault="000673EE" w:rsidP="000673EE">
      <w:pPr>
        <w:spacing w:after="0"/>
      </w:pPr>
      <w:proofErr w:type="gramStart"/>
      <w:r>
        <w:t>names</w:t>
      </w:r>
      <w:proofErr w:type="gramEnd"/>
      <w:r>
        <w:t>, addresses, and even untimely or not</w:t>
      </w:r>
    </w:p>
    <w:p w14:paraId="4CF4F85E" w14:textId="77777777" w:rsidR="000673EE" w:rsidRDefault="000673EE" w:rsidP="000673EE">
      <w:pPr>
        <w:spacing w:after="0"/>
      </w:pPr>
      <w:proofErr w:type="gramStart"/>
      <w:r>
        <w:t>current</w:t>
      </w:r>
      <w:proofErr w:type="gramEnd"/>
      <w:r>
        <w:t xml:space="preserve"> data can affect operational and</w:t>
      </w:r>
    </w:p>
    <w:p w14:paraId="6CE91BFE" w14:textId="77777777" w:rsidR="000673EE" w:rsidRDefault="000673EE" w:rsidP="000673EE">
      <w:pPr>
        <w:spacing w:after="0"/>
      </w:pPr>
      <w:proofErr w:type="gramStart"/>
      <w:r>
        <w:t>analytical</w:t>
      </w:r>
      <w:proofErr w:type="gramEnd"/>
      <w:r>
        <w:t xml:space="preserve"> applications.</w:t>
      </w:r>
    </w:p>
    <w:p w14:paraId="45E3C40D" w14:textId="77777777" w:rsidR="000673EE" w:rsidRDefault="000673EE" w:rsidP="000673EE">
      <w:pPr>
        <w:spacing w:after="0"/>
      </w:pPr>
      <w:r>
        <w:t>6. Integrity – The integrity of data refers to the</w:t>
      </w:r>
    </w:p>
    <w:p w14:paraId="4DE50C66" w14:textId="77777777" w:rsidR="000673EE" w:rsidRDefault="000673EE" w:rsidP="000673EE">
      <w:pPr>
        <w:spacing w:after="0"/>
      </w:pPr>
      <w:proofErr w:type="gramStart"/>
      <w:r>
        <w:t>trustworthiness</w:t>
      </w:r>
      <w:proofErr w:type="gramEnd"/>
      <w:r>
        <w:t xml:space="preserve"> of the data. If data is</w:t>
      </w:r>
    </w:p>
    <w:p w14:paraId="6719918C" w14:textId="77777777" w:rsidR="000673EE" w:rsidRDefault="000673EE" w:rsidP="000673EE">
      <w:pPr>
        <w:spacing w:after="0"/>
      </w:pPr>
      <w:proofErr w:type="gramStart"/>
      <w:r>
        <w:lastRenderedPageBreak/>
        <w:t>missing</w:t>
      </w:r>
      <w:proofErr w:type="gramEnd"/>
      <w:r>
        <w:t xml:space="preserve"> important relationship linkages and</w:t>
      </w:r>
    </w:p>
    <w:p w14:paraId="5AF1A8A9" w14:textId="77777777" w:rsidR="000673EE" w:rsidRDefault="000673EE" w:rsidP="000673EE">
      <w:pPr>
        <w:spacing w:after="0"/>
      </w:pPr>
      <w:proofErr w:type="gramStart"/>
      <w:r>
        <w:t>is</w:t>
      </w:r>
      <w:proofErr w:type="gramEnd"/>
      <w:r>
        <w:t xml:space="preserve"> unable to link related records together,</w:t>
      </w:r>
    </w:p>
    <w:p w14:paraId="03E03E74" w14:textId="77777777" w:rsidR="000673EE" w:rsidRDefault="000673EE" w:rsidP="000673EE">
      <w:pPr>
        <w:spacing w:after="0"/>
      </w:pPr>
      <w:proofErr w:type="gramStart"/>
      <w:r>
        <w:t>then</w:t>
      </w:r>
      <w:proofErr w:type="gramEnd"/>
      <w:r>
        <w:t xml:space="preserve"> it may actually introduce duplication</w:t>
      </w:r>
    </w:p>
    <w:p w14:paraId="4CC8A090" w14:textId="77777777" w:rsidR="000673EE" w:rsidRDefault="000673EE" w:rsidP="000673EE">
      <w:pPr>
        <w:spacing w:after="0"/>
      </w:pPr>
      <w:proofErr w:type="gramStart"/>
      <w:r>
        <w:t>across</w:t>
      </w:r>
      <w:proofErr w:type="gramEnd"/>
      <w:r>
        <w:t xml:space="preserve"> all systems. (Singh, R., Singh, K.,</w:t>
      </w:r>
    </w:p>
    <w:p w14:paraId="3D76E155" w14:textId="47C48589" w:rsidR="000673EE" w:rsidRDefault="000673EE" w:rsidP="000673EE">
      <w:pPr>
        <w:spacing w:after="0"/>
      </w:pPr>
      <w:r>
        <w:t>2010)</w:t>
      </w:r>
    </w:p>
    <w:p w14:paraId="0B47A221" w14:textId="77777777" w:rsidR="000673EE" w:rsidRDefault="000673EE" w:rsidP="000673EE">
      <w:pPr>
        <w:spacing w:after="0"/>
      </w:pPr>
      <w:r>
        <w:t>Additional factors concerning data quality include</w:t>
      </w:r>
    </w:p>
    <w:p w14:paraId="5943AEB6" w14:textId="56238C80" w:rsidR="000673EE" w:rsidRDefault="000673EE" w:rsidP="000673EE">
      <w:pPr>
        <w:spacing w:after="0"/>
      </w:pPr>
      <w:proofErr w:type="gramStart"/>
      <w:r>
        <w:t>confidentiality</w:t>
      </w:r>
      <w:proofErr w:type="gramEnd"/>
      <w:r>
        <w:t>, availability, and security.</w:t>
      </w:r>
    </w:p>
    <w:p w14:paraId="2CD1F367" w14:textId="77777777" w:rsidR="000673EE" w:rsidRDefault="000673EE" w:rsidP="000673EE">
      <w:pPr>
        <w:spacing w:after="0"/>
      </w:pPr>
    </w:p>
    <w:p w14:paraId="779BEE37" w14:textId="77777777" w:rsidR="000673EE" w:rsidRDefault="000673EE" w:rsidP="000673EE">
      <w:pPr>
        <w:spacing w:after="0"/>
      </w:pPr>
      <w:r>
        <w:t>The quality of data and the effectiveness of a</w:t>
      </w:r>
    </w:p>
    <w:p w14:paraId="340E9BC2" w14:textId="77777777" w:rsidR="000673EE" w:rsidRDefault="000673EE" w:rsidP="000673EE">
      <w:pPr>
        <w:spacing w:after="0"/>
      </w:pPr>
      <w:proofErr w:type="gramStart"/>
      <w:r>
        <w:t>data</w:t>
      </w:r>
      <w:proofErr w:type="gramEnd"/>
      <w:r>
        <w:t xml:space="preserve"> warehouse are directly dependent on the</w:t>
      </w:r>
    </w:p>
    <w:p w14:paraId="2F7A2AFC" w14:textId="77777777" w:rsidR="000673EE" w:rsidRDefault="000673EE" w:rsidP="000673EE">
      <w:pPr>
        <w:spacing w:after="0"/>
      </w:pPr>
      <w:proofErr w:type="gramStart"/>
      <w:r>
        <w:t>efficiency</w:t>
      </w:r>
      <w:proofErr w:type="gramEnd"/>
      <w:r>
        <w:t xml:space="preserve"> of the ETL process. Hence, a quality</w:t>
      </w:r>
    </w:p>
    <w:p w14:paraId="7CCFC04A" w14:textId="77777777" w:rsidR="000673EE" w:rsidRDefault="000673EE" w:rsidP="000673EE">
      <w:pPr>
        <w:spacing w:after="0"/>
      </w:pPr>
      <w:r>
        <w:t>ETL process begets quality decision-making</w:t>
      </w:r>
    </w:p>
    <w:p w14:paraId="4910C04F" w14:textId="77777777" w:rsidR="000673EE" w:rsidRDefault="000673EE" w:rsidP="000673EE">
      <w:pPr>
        <w:spacing w:after="0"/>
      </w:pPr>
      <w:proofErr w:type="gramStart"/>
      <w:r>
        <w:t>power</w:t>
      </w:r>
      <w:proofErr w:type="gramEnd"/>
      <w:r>
        <w:t>. Research has found that seventy percent</w:t>
      </w:r>
    </w:p>
    <w:p w14:paraId="22AE600E" w14:textId="77777777" w:rsidR="000673EE" w:rsidRDefault="000673EE" w:rsidP="000673EE">
      <w:pPr>
        <w:spacing w:after="0"/>
      </w:pPr>
      <w:r>
        <w:t>(70%) of the software implementation and</w:t>
      </w:r>
    </w:p>
    <w:p w14:paraId="16A7CC42" w14:textId="77777777" w:rsidR="000673EE" w:rsidRDefault="000673EE" w:rsidP="000673EE">
      <w:pPr>
        <w:spacing w:after="0"/>
      </w:pPr>
      <w:proofErr w:type="gramStart"/>
      <w:r>
        <w:t>maintenance</w:t>
      </w:r>
      <w:proofErr w:type="gramEnd"/>
      <w:r>
        <w:t xml:space="preserve"> effort of data warehousing is spent</w:t>
      </w:r>
    </w:p>
    <w:p w14:paraId="0D737549" w14:textId="3E53CB48" w:rsidR="000673EE" w:rsidRDefault="000673EE" w:rsidP="000673EE">
      <w:pPr>
        <w:spacing w:after="0"/>
      </w:pPr>
      <w:proofErr w:type="gramStart"/>
      <w:r>
        <w:t>on</w:t>
      </w:r>
      <w:proofErr w:type="gramEnd"/>
      <w:r>
        <w:t xml:space="preserve"> the ETL system (</w:t>
      </w:r>
      <w:proofErr w:type="spellStart"/>
      <w:r>
        <w:t>Behrend</w:t>
      </w:r>
      <w:proofErr w:type="spellEnd"/>
      <w:r>
        <w:t xml:space="preserve">, A., </w:t>
      </w:r>
      <w:proofErr w:type="spellStart"/>
      <w:r>
        <w:t>Jörg</w:t>
      </w:r>
      <w:proofErr w:type="spellEnd"/>
      <w:r>
        <w:t>, T., 2010).</w:t>
      </w:r>
    </w:p>
    <w:p w14:paraId="2FAA51B0" w14:textId="77777777" w:rsidR="000673EE" w:rsidRDefault="000673EE" w:rsidP="000673EE">
      <w:pPr>
        <w:spacing w:after="0"/>
      </w:pPr>
    </w:p>
    <w:p w14:paraId="340CA02F" w14:textId="742903BD" w:rsidR="000673EE" w:rsidRDefault="000673EE" w:rsidP="000673EE">
      <w:pPr>
        <w:spacing w:after="0"/>
      </w:pPr>
      <w:r>
        <w:t>3 generations of ETL tools</w:t>
      </w:r>
    </w:p>
    <w:p w14:paraId="53F724CB" w14:textId="77777777" w:rsidR="000673EE" w:rsidRDefault="000673EE" w:rsidP="000673EE">
      <w:pPr>
        <w:spacing w:after="0"/>
      </w:pPr>
      <w:r>
        <w:t>The First-generation ETL tools were written in</w:t>
      </w:r>
    </w:p>
    <w:p w14:paraId="4B4B69FE" w14:textId="77777777" w:rsidR="000673EE" w:rsidRDefault="000673EE" w:rsidP="000673EE">
      <w:pPr>
        <w:spacing w:after="0"/>
      </w:pPr>
      <w:proofErr w:type="gramStart"/>
      <w:r>
        <w:t>the</w:t>
      </w:r>
      <w:proofErr w:type="gramEnd"/>
      <w:r>
        <w:t xml:space="preserve"> native code of the operating system platform</w:t>
      </w:r>
    </w:p>
    <w:p w14:paraId="272E24D8" w14:textId="77777777" w:rsidR="000673EE" w:rsidRDefault="000673EE" w:rsidP="000673EE">
      <w:pPr>
        <w:spacing w:after="0"/>
      </w:pPr>
      <w:proofErr w:type="gramStart"/>
      <w:r>
        <w:t>and</w:t>
      </w:r>
      <w:proofErr w:type="gramEnd"/>
      <w:r>
        <w:t xml:space="preserve"> would only execute on the native operating</w:t>
      </w:r>
    </w:p>
    <w:p w14:paraId="304837B4" w14:textId="77777777" w:rsidR="000673EE" w:rsidRDefault="000673EE" w:rsidP="000673EE">
      <w:pPr>
        <w:spacing w:after="0"/>
      </w:pPr>
      <w:proofErr w:type="gramStart"/>
      <w:r>
        <w:t>system</w:t>
      </w:r>
      <w:proofErr w:type="gramEnd"/>
      <w:r>
        <w:t>. The most commonly generated code</w:t>
      </w:r>
    </w:p>
    <w:p w14:paraId="5D8DC7EF" w14:textId="77777777" w:rsidR="000673EE" w:rsidRDefault="000673EE" w:rsidP="000673EE">
      <w:pPr>
        <w:spacing w:after="0"/>
      </w:pPr>
      <w:proofErr w:type="gramStart"/>
      <w:r>
        <w:t>was</w:t>
      </w:r>
      <w:proofErr w:type="gramEnd"/>
      <w:r>
        <w:t xml:space="preserve"> COBOL code because the first generation</w:t>
      </w:r>
    </w:p>
    <w:p w14:paraId="233C09F9" w14:textId="77777777" w:rsidR="000673EE" w:rsidRDefault="000673EE" w:rsidP="000673EE">
      <w:pPr>
        <w:spacing w:after="0"/>
      </w:pPr>
      <w:proofErr w:type="gramStart"/>
      <w:r>
        <w:t>data</w:t>
      </w:r>
      <w:proofErr w:type="gramEnd"/>
      <w:r>
        <w:t xml:space="preserve"> was stored on mainframes. These tools</w:t>
      </w:r>
    </w:p>
    <w:p w14:paraId="51574962" w14:textId="77777777" w:rsidR="000673EE" w:rsidRDefault="000673EE" w:rsidP="000673EE">
      <w:pPr>
        <w:spacing w:after="0"/>
      </w:pPr>
      <w:proofErr w:type="gramStart"/>
      <w:r>
        <w:t>made</w:t>
      </w:r>
      <w:proofErr w:type="gramEnd"/>
      <w:r>
        <w:t xml:space="preserve"> the data integration process easy since</w:t>
      </w:r>
    </w:p>
    <w:p w14:paraId="1CA709B9" w14:textId="77777777" w:rsidR="000673EE" w:rsidRDefault="000673EE" w:rsidP="000673EE">
      <w:pPr>
        <w:spacing w:after="0"/>
      </w:pPr>
      <w:proofErr w:type="gramStart"/>
      <w:r>
        <w:t>the</w:t>
      </w:r>
      <w:proofErr w:type="gramEnd"/>
      <w:r>
        <w:t xml:space="preserve"> native code performance was good but there</w:t>
      </w:r>
    </w:p>
    <w:p w14:paraId="4F2CBEDF" w14:textId="77777777" w:rsidR="000673EE" w:rsidRDefault="000673EE" w:rsidP="000673EE">
      <w:pPr>
        <w:spacing w:after="0"/>
      </w:pPr>
      <w:proofErr w:type="gramStart"/>
      <w:r>
        <w:t>was</w:t>
      </w:r>
      <w:proofErr w:type="gramEnd"/>
      <w:r>
        <w:t xml:space="preserve"> a maintenance problem.</w:t>
      </w:r>
    </w:p>
    <w:p w14:paraId="02A3417D" w14:textId="77777777" w:rsidR="000673EE" w:rsidRDefault="000673EE" w:rsidP="000673EE">
      <w:pPr>
        <w:spacing w:after="0"/>
      </w:pPr>
      <w:r>
        <w:t>Second generation ETL tools have proprietary</w:t>
      </w:r>
    </w:p>
    <w:p w14:paraId="4C140F08" w14:textId="77777777" w:rsidR="000673EE" w:rsidRDefault="000673EE" w:rsidP="000673EE">
      <w:pPr>
        <w:spacing w:after="0"/>
      </w:pPr>
      <w:r>
        <w:t>ETL engines to execute the transformation</w:t>
      </w:r>
    </w:p>
    <w:p w14:paraId="38918FB5" w14:textId="77777777" w:rsidR="000673EE" w:rsidRDefault="000673EE" w:rsidP="000673EE">
      <w:pPr>
        <w:spacing w:after="0"/>
      </w:pPr>
      <w:proofErr w:type="gramStart"/>
      <w:r>
        <w:t>processes</w:t>
      </w:r>
      <w:proofErr w:type="gramEnd"/>
      <w:r>
        <w:t>. Second generation tools have</w:t>
      </w:r>
    </w:p>
    <w:p w14:paraId="4342EF84" w14:textId="77777777" w:rsidR="000673EE" w:rsidRDefault="000673EE" w:rsidP="000673EE">
      <w:pPr>
        <w:spacing w:after="0"/>
      </w:pPr>
      <w:proofErr w:type="gramStart"/>
      <w:r>
        <w:t>simplified</w:t>
      </w:r>
      <w:proofErr w:type="gramEnd"/>
      <w:r>
        <w:t xml:space="preserve"> the job of developers because they</w:t>
      </w:r>
    </w:p>
    <w:p w14:paraId="79EB6FD8" w14:textId="77777777" w:rsidR="000673EE" w:rsidRDefault="000673EE" w:rsidP="000673EE">
      <w:pPr>
        <w:spacing w:after="0"/>
      </w:pPr>
      <w:proofErr w:type="gramStart"/>
      <w:r>
        <w:t>only</w:t>
      </w:r>
      <w:proofErr w:type="gramEnd"/>
      <w:r>
        <w:t xml:space="preserve"> need to know only one programming</w:t>
      </w:r>
    </w:p>
    <w:p w14:paraId="582EA9F4" w14:textId="77777777" w:rsidR="000673EE" w:rsidRDefault="000673EE" w:rsidP="000673EE">
      <w:pPr>
        <w:spacing w:after="0"/>
      </w:pPr>
      <w:proofErr w:type="gramStart"/>
      <w:r>
        <w:t>language</w:t>
      </w:r>
      <w:proofErr w:type="gramEnd"/>
      <w:r>
        <w:t xml:space="preserve"> i.e. ETL programming. Data coming</w:t>
      </w:r>
    </w:p>
    <w:p w14:paraId="113AD27B" w14:textId="77777777" w:rsidR="000673EE" w:rsidRDefault="000673EE" w:rsidP="000673EE">
      <w:pPr>
        <w:spacing w:after="0"/>
      </w:pPr>
      <w:proofErr w:type="gramStart"/>
      <w:r>
        <w:t>from</w:t>
      </w:r>
      <w:proofErr w:type="gramEnd"/>
      <w:r>
        <w:t xml:space="preserve"> different heterogeneous sources should</w:t>
      </w:r>
    </w:p>
    <w:p w14:paraId="18A96E2F" w14:textId="77777777" w:rsidR="000673EE" w:rsidRDefault="000673EE" w:rsidP="000673EE">
      <w:pPr>
        <w:spacing w:after="0"/>
      </w:pPr>
      <w:proofErr w:type="gramStart"/>
      <w:r>
        <w:t>pass</w:t>
      </w:r>
      <w:proofErr w:type="gramEnd"/>
      <w:r>
        <w:t xml:space="preserve"> through the ETL engine row by row and be</w:t>
      </w:r>
    </w:p>
    <w:p w14:paraId="36F4CF13" w14:textId="77777777" w:rsidR="000673EE" w:rsidRDefault="000673EE" w:rsidP="000673EE">
      <w:pPr>
        <w:spacing w:after="0"/>
      </w:pPr>
      <w:proofErr w:type="gramStart"/>
      <w:r>
        <w:t>stored</w:t>
      </w:r>
      <w:proofErr w:type="gramEnd"/>
      <w:r>
        <w:t xml:space="preserve"> on the target system. This was a slow</w:t>
      </w:r>
    </w:p>
    <w:p w14:paraId="68B8E91C" w14:textId="77777777" w:rsidR="000673EE" w:rsidRDefault="000673EE" w:rsidP="000673EE">
      <w:pPr>
        <w:spacing w:after="0"/>
      </w:pPr>
      <w:proofErr w:type="gramStart"/>
      <w:r>
        <w:t>process</w:t>
      </w:r>
      <w:proofErr w:type="gramEnd"/>
      <w:r>
        <w:t xml:space="preserve"> and this generation of ETL programs</w:t>
      </w:r>
    </w:p>
    <w:p w14:paraId="18D3D5E1" w14:textId="77777777" w:rsidR="000673EE" w:rsidRDefault="000673EE" w:rsidP="000673EE">
      <w:pPr>
        <w:spacing w:after="0"/>
      </w:pPr>
      <w:proofErr w:type="gramStart"/>
      <w:r>
        <w:t>suffered</w:t>
      </w:r>
      <w:proofErr w:type="gramEnd"/>
      <w:r>
        <w:t xml:space="preserve"> from a high performance overload.</w:t>
      </w:r>
    </w:p>
    <w:p w14:paraId="11C0D223" w14:textId="77777777" w:rsidR="000673EE" w:rsidRDefault="000673EE" w:rsidP="000673EE">
      <w:pPr>
        <w:spacing w:after="0"/>
      </w:pPr>
      <w:r>
        <w:t>Third Generation ETL tools have a distributed</w:t>
      </w:r>
    </w:p>
    <w:p w14:paraId="2D4A4170" w14:textId="77777777" w:rsidR="000673EE" w:rsidRDefault="000673EE" w:rsidP="000673EE">
      <w:pPr>
        <w:spacing w:after="0"/>
      </w:pPr>
      <w:proofErr w:type="gramStart"/>
      <w:r>
        <w:t>architecture</w:t>
      </w:r>
      <w:proofErr w:type="gramEnd"/>
      <w:r>
        <w:t xml:space="preserve"> with the ability to generate native</w:t>
      </w:r>
    </w:p>
    <w:p w14:paraId="14BD2C6C" w14:textId="77777777" w:rsidR="000673EE" w:rsidRDefault="000673EE" w:rsidP="000673EE">
      <w:pPr>
        <w:spacing w:after="0"/>
      </w:pPr>
      <w:r>
        <w:t>SQL. This eliminates the hub server between the</w:t>
      </w:r>
    </w:p>
    <w:p w14:paraId="385DF0B2" w14:textId="77777777" w:rsidR="000673EE" w:rsidRDefault="000673EE" w:rsidP="000673EE">
      <w:pPr>
        <w:spacing w:after="0"/>
      </w:pPr>
      <w:proofErr w:type="gramStart"/>
      <w:r>
        <w:t>source</w:t>
      </w:r>
      <w:proofErr w:type="gramEnd"/>
      <w:r>
        <w:t xml:space="preserve"> and the target systems. The distributed</w:t>
      </w:r>
    </w:p>
    <w:p w14:paraId="06E79EC1" w14:textId="77777777" w:rsidR="000673EE" w:rsidRDefault="000673EE" w:rsidP="000673EE">
      <w:pPr>
        <w:spacing w:after="0"/>
      </w:pPr>
      <w:proofErr w:type="gramStart"/>
      <w:r>
        <w:t>architecture</w:t>
      </w:r>
      <w:proofErr w:type="gramEnd"/>
      <w:r>
        <w:t xml:space="preserve"> of third generation tools reduces the</w:t>
      </w:r>
    </w:p>
    <w:p w14:paraId="7EC20D87" w14:textId="77777777" w:rsidR="000673EE" w:rsidRDefault="000673EE" w:rsidP="000673EE">
      <w:pPr>
        <w:spacing w:after="0"/>
      </w:pPr>
      <w:proofErr w:type="gramStart"/>
      <w:r>
        <w:t>network</w:t>
      </w:r>
      <w:proofErr w:type="gramEnd"/>
      <w:r>
        <w:t xml:space="preserve"> traffic to improve the performance,</w:t>
      </w:r>
    </w:p>
    <w:p w14:paraId="758DF5D1" w14:textId="77777777" w:rsidR="000673EE" w:rsidRDefault="000673EE" w:rsidP="000673EE">
      <w:pPr>
        <w:spacing w:after="0"/>
      </w:pPr>
      <w:proofErr w:type="gramStart"/>
      <w:r>
        <w:lastRenderedPageBreak/>
        <w:t>distributes</w:t>
      </w:r>
      <w:proofErr w:type="gramEnd"/>
      <w:r>
        <w:t xml:space="preserve"> the load among database engines to</w:t>
      </w:r>
    </w:p>
    <w:p w14:paraId="621C43D7" w14:textId="77777777" w:rsidR="000673EE" w:rsidRDefault="000673EE" w:rsidP="000673EE">
      <w:pPr>
        <w:spacing w:after="0"/>
      </w:pPr>
      <w:proofErr w:type="gramStart"/>
      <w:r>
        <w:t>improve</w:t>
      </w:r>
      <w:proofErr w:type="gramEnd"/>
      <w:r>
        <w:t xml:space="preserve"> the scalability, and supports all types of</w:t>
      </w:r>
    </w:p>
    <w:p w14:paraId="327CE2BB" w14:textId="16EF4192" w:rsidR="002C6EC1" w:rsidRDefault="000673EE" w:rsidP="002C6EC1">
      <w:pPr>
        <w:spacing w:after="0"/>
      </w:pPr>
      <w:proofErr w:type="gramStart"/>
      <w:r>
        <w:t>data</w:t>
      </w:r>
      <w:proofErr w:type="gramEnd"/>
      <w:r>
        <w:t xml:space="preserve"> sources.</w:t>
      </w:r>
      <w:r w:rsidR="002C6EC1" w:rsidRPr="002C6EC1">
        <w:t xml:space="preserve"> </w:t>
      </w:r>
      <w:r w:rsidR="002C6EC1">
        <w:t>Third Generation ETL uses relational DBMS for</w:t>
      </w:r>
    </w:p>
    <w:p w14:paraId="7C12FF9D" w14:textId="77777777" w:rsidR="002C6EC1" w:rsidRDefault="002C6EC1" w:rsidP="002C6EC1">
      <w:pPr>
        <w:spacing w:after="0"/>
      </w:pPr>
      <w:proofErr w:type="gramStart"/>
      <w:r>
        <w:t>data</w:t>
      </w:r>
      <w:proofErr w:type="gramEnd"/>
      <w:r>
        <w:t xml:space="preserve"> transformations. In this generation the</w:t>
      </w:r>
    </w:p>
    <w:p w14:paraId="7FE52883" w14:textId="77777777" w:rsidR="002C6EC1" w:rsidRDefault="002C6EC1" w:rsidP="002C6EC1">
      <w:pPr>
        <w:spacing w:after="0"/>
      </w:pPr>
      <w:proofErr w:type="gramStart"/>
      <w:r>
        <w:t>transformation</w:t>
      </w:r>
      <w:proofErr w:type="gramEnd"/>
      <w:r>
        <w:t xml:space="preserve"> phase does processing of data</w:t>
      </w:r>
    </w:p>
    <w:p w14:paraId="15501ACF" w14:textId="77777777" w:rsidR="002C6EC1" w:rsidRDefault="002C6EC1" w:rsidP="002C6EC1">
      <w:pPr>
        <w:spacing w:after="0"/>
      </w:pPr>
      <w:proofErr w:type="gramStart"/>
      <w:r>
        <w:t>rather</w:t>
      </w:r>
      <w:proofErr w:type="gramEnd"/>
      <w:r>
        <w:t xml:space="preserve"> than row by row as in second generation</w:t>
      </w:r>
    </w:p>
    <w:p w14:paraId="3D213C5C" w14:textId="77777777" w:rsidR="002C6EC1" w:rsidRDefault="002C6EC1" w:rsidP="002C6EC1">
      <w:pPr>
        <w:spacing w:after="0"/>
      </w:pPr>
      <w:r>
        <w:t>ETL tools. “In the ETL architecture, all database</w:t>
      </w:r>
    </w:p>
    <w:p w14:paraId="3F156200" w14:textId="77777777" w:rsidR="002C6EC1" w:rsidRDefault="002C6EC1" w:rsidP="002C6EC1">
      <w:pPr>
        <w:spacing w:after="0"/>
      </w:pPr>
      <w:proofErr w:type="gramStart"/>
      <w:r>
        <w:t>engines</w:t>
      </w:r>
      <w:proofErr w:type="gramEnd"/>
      <w:r>
        <w:t xml:space="preserve"> can potentially participate in a</w:t>
      </w:r>
    </w:p>
    <w:p w14:paraId="325D65E7" w14:textId="77777777" w:rsidR="002C6EC1" w:rsidRDefault="002C6EC1" w:rsidP="002C6EC1">
      <w:pPr>
        <w:spacing w:after="0"/>
      </w:pPr>
      <w:proofErr w:type="gramStart"/>
      <w:r>
        <w:t>transformation—</w:t>
      </w:r>
      <w:proofErr w:type="gramEnd"/>
      <w:r>
        <w:t>thus running each part of the</w:t>
      </w:r>
    </w:p>
    <w:p w14:paraId="441B28D5" w14:textId="77777777" w:rsidR="002C6EC1" w:rsidRDefault="002C6EC1" w:rsidP="002C6EC1">
      <w:pPr>
        <w:spacing w:after="0"/>
      </w:pPr>
      <w:proofErr w:type="gramStart"/>
      <w:r>
        <w:t>process</w:t>
      </w:r>
      <w:proofErr w:type="gramEnd"/>
      <w:r>
        <w:t xml:space="preserve"> where it is the most optimized. Any</w:t>
      </w:r>
    </w:p>
    <w:p w14:paraId="60FA4C04" w14:textId="77777777" w:rsidR="002C6EC1" w:rsidRDefault="002C6EC1" w:rsidP="002C6EC1">
      <w:pPr>
        <w:spacing w:after="0"/>
      </w:pPr>
      <w:r>
        <w:t>RDBMS can be an engine, and it may make</w:t>
      </w:r>
    </w:p>
    <w:p w14:paraId="7D433115" w14:textId="77777777" w:rsidR="002C6EC1" w:rsidRDefault="002C6EC1" w:rsidP="002C6EC1">
      <w:pPr>
        <w:spacing w:after="0"/>
      </w:pPr>
      <w:proofErr w:type="gramStart"/>
      <w:r>
        <w:t>sense</w:t>
      </w:r>
      <w:proofErr w:type="gramEnd"/>
      <w:r>
        <w:t xml:space="preserve"> to distribute the SQL code among different</w:t>
      </w:r>
    </w:p>
    <w:p w14:paraId="15BEE798" w14:textId="77777777" w:rsidR="002C6EC1" w:rsidRDefault="002C6EC1" w:rsidP="002C6EC1">
      <w:pPr>
        <w:spacing w:after="0"/>
      </w:pPr>
      <w:proofErr w:type="gramStart"/>
      <w:r>
        <w:t>sources</w:t>
      </w:r>
      <w:proofErr w:type="gramEnd"/>
      <w:r>
        <w:t xml:space="preserve"> and targets to achieve the best</w:t>
      </w:r>
    </w:p>
    <w:p w14:paraId="57C77A86" w14:textId="77777777" w:rsidR="002C6EC1" w:rsidRDefault="002C6EC1" w:rsidP="002C6EC1">
      <w:pPr>
        <w:spacing w:after="0"/>
      </w:pPr>
      <w:proofErr w:type="gramStart"/>
      <w:r>
        <w:t>performance</w:t>
      </w:r>
      <w:proofErr w:type="gramEnd"/>
      <w:r>
        <w:t>. For example, a join between two</w:t>
      </w:r>
    </w:p>
    <w:p w14:paraId="1AB44B63" w14:textId="77777777" w:rsidR="002C6EC1" w:rsidRDefault="002C6EC1" w:rsidP="002C6EC1">
      <w:pPr>
        <w:spacing w:after="0"/>
      </w:pPr>
      <w:proofErr w:type="gramStart"/>
      <w:r>
        <w:t>large</w:t>
      </w:r>
      <w:proofErr w:type="gramEnd"/>
      <w:r>
        <w:t xml:space="preserve"> tables may be done on the source” (De</w:t>
      </w:r>
    </w:p>
    <w:p w14:paraId="11BCCD3D" w14:textId="77777777" w:rsidR="002C6EC1" w:rsidRDefault="002C6EC1" w:rsidP="002C6EC1">
      <w:pPr>
        <w:spacing w:after="0"/>
      </w:pPr>
      <w:proofErr w:type="spellStart"/>
      <w:r>
        <w:t>Montcheuil</w:t>
      </w:r>
      <w:proofErr w:type="spellEnd"/>
      <w:r>
        <w:t>, Y., 2005). RDBMS have power for</w:t>
      </w:r>
    </w:p>
    <w:p w14:paraId="131A6073" w14:textId="77777777" w:rsidR="002C6EC1" w:rsidRDefault="002C6EC1" w:rsidP="002C6EC1">
      <w:pPr>
        <w:spacing w:after="0"/>
      </w:pPr>
      <w:proofErr w:type="gramStart"/>
      <w:r>
        <w:t>data</w:t>
      </w:r>
      <w:proofErr w:type="gramEnd"/>
      <w:r>
        <w:t xml:space="preserve"> integration; ETL tools are taking the</w:t>
      </w:r>
    </w:p>
    <w:p w14:paraId="75F2D399" w14:textId="77777777" w:rsidR="002C6EC1" w:rsidRDefault="002C6EC1" w:rsidP="002C6EC1">
      <w:pPr>
        <w:spacing w:after="0"/>
      </w:pPr>
      <w:proofErr w:type="gramStart"/>
      <w:r>
        <w:t>advantage</w:t>
      </w:r>
      <w:proofErr w:type="gramEnd"/>
      <w:r>
        <w:t xml:space="preserve"> of this feature of the RDBMS to</w:t>
      </w:r>
    </w:p>
    <w:p w14:paraId="6369FD58" w14:textId="7FAC7AC8" w:rsidR="000673EE" w:rsidRDefault="002C6EC1" w:rsidP="002C6EC1">
      <w:pPr>
        <w:spacing w:after="0"/>
      </w:pPr>
      <w:proofErr w:type="gramStart"/>
      <w:r>
        <w:t>improve</w:t>
      </w:r>
      <w:proofErr w:type="gramEnd"/>
      <w:r>
        <w:t xml:space="preserve"> their performance.</w:t>
      </w:r>
    </w:p>
    <w:p w14:paraId="73B33BB4" w14:textId="77777777" w:rsidR="002C6EC1" w:rsidRDefault="002C6EC1" w:rsidP="002C6EC1">
      <w:pPr>
        <w:spacing w:after="0"/>
      </w:pPr>
    </w:p>
    <w:p w14:paraId="3E065509" w14:textId="630B156D" w:rsidR="002C6EC1" w:rsidRPr="0016147A" w:rsidRDefault="002C6EC1" w:rsidP="002C6EC1">
      <w:pPr>
        <w:spacing w:after="0"/>
      </w:pPr>
      <w:r>
        <w:t>Complex event processing concept</w:t>
      </w:r>
    </w:p>
    <w:sectPr w:rsidR="002C6EC1" w:rsidRPr="001614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292818"/>
    <w:multiLevelType w:val="hybridMultilevel"/>
    <w:tmpl w:val="28AA49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CF1269"/>
    <w:multiLevelType w:val="hybridMultilevel"/>
    <w:tmpl w:val="0D46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D9F"/>
    <w:rsid w:val="00007247"/>
    <w:rsid w:val="000673EE"/>
    <w:rsid w:val="0007609C"/>
    <w:rsid w:val="0008121D"/>
    <w:rsid w:val="0009100D"/>
    <w:rsid w:val="00092325"/>
    <w:rsid w:val="0009664D"/>
    <w:rsid w:val="001056FB"/>
    <w:rsid w:val="0013424E"/>
    <w:rsid w:val="00160C42"/>
    <w:rsid w:val="0016147A"/>
    <w:rsid w:val="00182A67"/>
    <w:rsid w:val="001B0813"/>
    <w:rsid w:val="001B6356"/>
    <w:rsid w:val="001C18E8"/>
    <w:rsid w:val="001E06AD"/>
    <w:rsid w:val="002014EA"/>
    <w:rsid w:val="00210B31"/>
    <w:rsid w:val="00224E51"/>
    <w:rsid w:val="00232B74"/>
    <w:rsid w:val="00232C8F"/>
    <w:rsid w:val="0024012E"/>
    <w:rsid w:val="00253A55"/>
    <w:rsid w:val="002555E6"/>
    <w:rsid w:val="00294E44"/>
    <w:rsid w:val="002C622B"/>
    <w:rsid w:val="002C6EC1"/>
    <w:rsid w:val="002E7F2C"/>
    <w:rsid w:val="00300B1F"/>
    <w:rsid w:val="00324A69"/>
    <w:rsid w:val="00325F51"/>
    <w:rsid w:val="00327121"/>
    <w:rsid w:val="00335C59"/>
    <w:rsid w:val="003376C8"/>
    <w:rsid w:val="003445EA"/>
    <w:rsid w:val="00361347"/>
    <w:rsid w:val="00365BDB"/>
    <w:rsid w:val="00371566"/>
    <w:rsid w:val="00382C06"/>
    <w:rsid w:val="003A2BA4"/>
    <w:rsid w:val="003C4391"/>
    <w:rsid w:val="003D7EF4"/>
    <w:rsid w:val="003F4775"/>
    <w:rsid w:val="0040152C"/>
    <w:rsid w:val="00412988"/>
    <w:rsid w:val="00414443"/>
    <w:rsid w:val="0042716D"/>
    <w:rsid w:val="0043693C"/>
    <w:rsid w:val="00437F00"/>
    <w:rsid w:val="0044301D"/>
    <w:rsid w:val="00475D81"/>
    <w:rsid w:val="004826ED"/>
    <w:rsid w:val="004B6F86"/>
    <w:rsid w:val="004D3A6A"/>
    <w:rsid w:val="00534942"/>
    <w:rsid w:val="005369A7"/>
    <w:rsid w:val="0055238F"/>
    <w:rsid w:val="00561968"/>
    <w:rsid w:val="0058091D"/>
    <w:rsid w:val="00584EA4"/>
    <w:rsid w:val="00593780"/>
    <w:rsid w:val="005B14F8"/>
    <w:rsid w:val="005B16F7"/>
    <w:rsid w:val="005B6688"/>
    <w:rsid w:val="005D2844"/>
    <w:rsid w:val="005F181D"/>
    <w:rsid w:val="006002FA"/>
    <w:rsid w:val="006023C8"/>
    <w:rsid w:val="00602957"/>
    <w:rsid w:val="0062778D"/>
    <w:rsid w:val="0063516E"/>
    <w:rsid w:val="006365F7"/>
    <w:rsid w:val="00637FCA"/>
    <w:rsid w:val="00654597"/>
    <w:rsid w:val="0069450C"/>
    <w:rsid w:val="006A4D37"/>
    <w:rsid w:val="006A6095"/>
    <w:rsid w:val="007172AD"/>
    <w:rsid w:val="00720F9F"/>
    <w:rsid w:val="00726565"/>
    <w:rsid w:val="0074685C"/>
    <w:rsid w:val="007918E1"/>
    <w:rsid w:val="007B05BD"/>
    <w:rsid w:val="007B0DB5"/>
    <w:rsid w:val="007D736E"/>
    <w:rsid w:val="007E05A5"/>
    <w:rsid w:val="00800EC9"/>
    <w:rsid w:val="008132B5"/>
    <w:rsid w:val="00825217"/>
    <w:rsid w:val="00857110"/>
    <w:rsid w:val="0086146E"/>
    <w:rsid w:val="0088422D"/>
    <w:rsid w:val="0088560A"/>
    <w:rsid w:val="00886903"/>
    <w:rsid w:val="008937BC"/>
    <w:rsid w:val="008938BC"/>
    <w:rsid w:val="008A69CF"/>
    <w:rsid w:val="008B3D5E"/>
    <w:rsid w:val="0091522F"/>
    <w:rsid w:val="00927735"/>
    <w:rsid w:val="00931BF5"/>
    <w:rsid w:val="00961CF9"/>
    <w:rsid w:val="00963760"/>
    <w:rsid w:val="00964E56"/>
    <w:rsid w:val="00970879"/>
    <w:rsid w:val="0097319A"/>
    <w:rsid w:val="009A77A8"/>
    <w:rsid w:val="009C65A7"/>
    <w:rsid w:val="009C7872"/>
    <w:rsid w:val="009E60C4"/>
    <w:rsid w:val="009E6D9F"/>
    <w:rsid w:val="009F270F"/>
    <w:rsid w:val="00A15AD8"/>
    <w:rsid w:val="00A32BFA"/>
    <w:rsid w:val="00A72C9F"/>
    <w:rsid w:val="00A93F6C"/>
    <w:rsid w:val="00AC750B"/>
    <w:rsid w:val="00AD2517"/>
    <w:rsid w:val="00AD5B7C"/>
    <w:rsid w:val="00B05268"/>
    <w:rsid w:val="00B26F5F"/>
    <w:rsid w:val="00B5639A"/>
    <w:rsid w:val="00B62AA4"/>
    <w:rsid w:val="00BB4B55"/>
    <w:rsid w:val="00BE6D81"/>
    <w:rsid w:val="00C012C5"/>
    <w:rsid w:val="00C03C64"/>
    <w:rsid w:val="00C0633F"/>
    <w:rsid w:val="00C35065"/>
    <w:rsid w:val="00C405A7"/>
    <w:rsid w:val="00C5064C"/>
    <w:rsid w:val="00C536AD"/>
    <w:rsid w:val="00C611FB"/>
    <w:rsid w:val="00C64EC9"/>
    <w:rsid w:val="00C86E50"/>
    <w:rsid w:val="00C96679"/>
    <w:rsid w:val="00CA4018"/>
    <w:rsid w:val="00CA6570"/>
    <w:rsid w:val="00CB3F65"/>
    <w:rsid w:val="00CB7AEA"/>
    <w:rsid w:val="00CC0C7D"/>
    <w:rsid w:val="00D347E6"/>
    <w:rsid w:val="00D66ED3"/>
    <w:rsid w:val="00D91631"/>
    <w:rsid w:val="00DA037B"/>
    <w:rsid w:val="00DE5AFC"/>
    <w:rsid w:val="00E143EC"/>
    <w:rsid w:val="00E53558"/>
    <w:rsid w:val="00E730E1"/>
    <w:rsid w:val="00E93FC3"/>
    <w:rsid w:val="00E9650C"/>
    <w:rsid w:val="00EB04C1"/>
    <w:rsid w:val="00EC1043"/>
    <w:rsid w:val="00ED5B04"/>
    <w:rsid w:val="00ED7217"/>
    <w:rsid w:val="00EE562F"/>
    <w:rsid w:val="00EE6B2B"/>
    <w:rsid w:val="00F0650C"/>
    <w:rsid w:val="00F51617"/>
    <w:rsid w:val="00F660E9"/>
    <w:rsid w:val="00F805FB"/>
    <w:rsid w:val="00F8290C"/>
    <w:rsid w:val="00FD1F13"/>
    <w:rsid w:val="00FD6063"/>
    <w:rsid w:val="00FF7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559F"/>
  <w15:chartTrackingRefBased/>
  <w15:docId w15:val="{6068D9A7-7A94-489B-96AC-30C71132B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D1F13"/>
    <w:rPr>
      <w:rFonts w:ascii="Palatino-Roman" w:hAnsi="Palatino-Roman" w:hint="default"/>
      <w:b w:val="0"/>
      <w:bCs w:val="0"/>
      <w:i w:val="0"/>
      <w:iCs w:val="0"/>
      <w:color w:val="000000"/>
      <w:sz w:val="22"/>
      <w:szCs w:val="22"/>
    </w:rPr>
  </w:style>
  <w:style w:type="paragraph" w:styleId="ListParagraph">
    <w:name w:val="List Paragraph"/>
    <w:basedOn w:val="Normal"/>
    <w:uiPriority w:val="34"/>
    <w:qFormat/>
    <w:rsid w:val="009F270F"/>
    <w:pPr>
      <w:ind w:left="720"/>
      <w:contextualSpacing/>
    </w:pPr>
  </w:style>
  <w:style w:type="character" w:customStyle="1" w:styleId="fontstyle21">
    <w:name w:val="fontstyle21"/>
    <w:basedOn w:val="DefaultParagraphFont"/>
    <w:rsid w:val="00A72C9F"/>
    <w:rPr>
      <w:rFonts w:ascii="Calibri" w:hAnsi="Calibri" w:cs="Calibri"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545508">
      <w:bodyDiv w:val="1"/>
      <w:marLeft w:val="0"/>
      <w:marRight w:val="0"/>
      <w:marTop w:val="0"/>
      <w:marBottom w:val="0"/>
      <w:divBdr>
        <w:top w:val="none" w:sz="0" w:space="0" w:color="auto"/>
        <w:left w:val="none" w:sz="0" w:space="0" w:color="auto"/>
        <w:bottom w:val="none" w:sz="0" w:space="0" w:color="auto"/>
        <w:right w:val="none" w:sz="0" w:space="0" w:color="auto"/>
      </w:divBdr>
      <w:divsChild>
        <w:div w:id="604534522">
          <w:marLeft w:val="0"/>
          <w:marRight w:val="0"/>
          <w:marTop w:val="0"/>
          <w:marBottom w:val="0"/>
          <w:divBdr>
            <w:top w:val="none" w:sz="0" w:space="0" w:color="auto"/>
            <w:left w:val="none" w:sz="0" w:space="0" w:color="auto"/>
            <w:bottom w:val="none" w:sz="0" w:space="0" w:color="auto"/>
            <w:right w:val="none" w:sz="0" w:space="0" w:color="auto"/>
          </w:divBdr>
        </w:div>
        <w:div w:id="2070687361">
          <w:marLeft w:val="0"/>
          <w:marRight w:val="0"/>
          <w:marTop w:val="0"/>
          <w:marBottom w:val="0"/>
          <w:divBdr>
            <w:top w:val="none" w:sz="0" w:space="0" w:color="auto"/>
            <w:left w:val="none" w:sz="0" w:space="0" w:color="auto"/>
            <w:bottom w:val="none" w:sz="0" w:space="0" w:color="auto"/>
            <w:right w:val="none" w:sz="0" w:space="0" w:color="auto"/>
          </w:divBdr>
        </w:div>
      </w:divsChild>
    </w:div>
    <w:div w:id="2117628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53</TotalTime>
  <Pages>15</Pages>
  <Words>5009</Words>
  <Characters>28556</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 Moumtzis</dc:creator>
  <cp:keywords/>
  <dc:description/>
  <cp:lastModifiedBy>gmoumtzis</cp:lastModifiedBy>
  <cp:revision>11</cp:revision>
  <dcterms:created xsi:type="dcterms:W3CDTF">2018-11-01T12:41:00Z</dcterms:created>
  <dcterms:modified xsi:type="dcterms:W3CDTF">2019-01-11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Data Capture and Data Analysis</vt:lpwstr>
  </property>
</Properties>
</file>